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proofErr w:type="spellStart"/>
      <w:r w:rsidRPr="009D1A1F">
        <w:rPr>
          <w:rFonts w:eastAsia="Times New Roman"/>
          <w:position w:val="-2"/>
        </w:rPr>
        <w:t>Satyakam</w:t>
      </w:r>
      <w:proofErr w:type="spellEnd"/>
      <w:r w:rsidRPr="009D1A1F">
        <w:rPr>
          <w:rFonts w:eastAsia="Times New Roman"/>
          <w:position w:val="-2"/>
        </w:rPr>
        <w:t xml:space="preserve">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proofErr w:type="spellStart"/>
      <w:r>
        <w:rPr>
          <w:sz w:val="22"/>
        </w:rPr>
        <w:t>Satyakam</w:t>
      </w:r>
      <w:proofErr w:type="spellEnd"/>
      <w:r>
        <w:rPr>
          <w:sz w:val="22"/>
        </w:rPr>
        <w:t xml:space="preserve">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8"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2BE7ADA5"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del w:id="0" w:author="Dan Olson" w:date="2019-02-04T09:38:00Z">
        <w:r w:rsidR="008069DD" w:rsidDel="007977EC">
          <w:rPr>
            <w:bCs/>
          </w:rPr>
          <w:delText>so far achieved</w:delText>
        </w:r>
      </w:del>
      <w:ins w:id="1" w:author="Dan Olson" w:date="2019-02-04T09:38:00Z">
        <w:r w:rsidR="007977EC">
          <w:rPr>
            <w:bCs/>
          </w:rPr>
          <w:t>maximum</w:t>
        </w:r>
      </w:ins>
      <w:r w:rsidR="008069DD">
        <w:rPr>
          <w:bCs/>
        </w:rPr>
        <w:t xml:space="preserve"> ethanol titer</w:t>
      </w:r>
      <w:ins w:id="2" w:author="Dan Olson" w:date="2019-02-04T09:39:00Z">
        <w:r w:rsidR="007977EC">
          <w:rPr>
            <w:bCs/>
          </w:rPr>
          <w:t xml:space="preserve"> achieved to date</w:t>
        </w:r>
      </w:ins>
      <w:r w:rsidRPr="009E3E15">
        <w:rPr>
          <w:bCs/>
        </w:rPr>
        <w:t xml:space="preserve"> </w:t>
      </w:r>
      <w:del w:id="3" w:author="Dan Olson" w:date="2019-02-04T09:39:00Z">
        <w:r w:rsidR="008069DD" w:rsidDel="007977EC">
          <w:rPr>
            <w:bCs/>
          </w:rPr>
          <w:delText>has remained</w:delText>
        </w:r>
      </w:del>
      <w:ins w:id="4" w:author="Dan Olson" w:date="2019-02-04T09:39:00Z">
        <w:r w:rsidR="007977EC">
          <w:rPr>
            <w:bCs/>
          </w:rPr>
          <w:t>remains</w:t>
        </w:r>
      </w:ins>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 xml:space="preserve">C. </w:t>
      </w:r>
      <w:proofErr w:type="spellStart"/>
      <w:r w:rsidRPr="009E3E15">
        <w:rPr>
          <w:bCs/>
          <w:i/>
        </w:rPr>
        <w:t>thermocellum</w:t>
      </w:r>
      <w:r w:rsidRPr="009E3E15">
        <w:rPr>
          <w:bCs/>
        </w:rPr>
        <w:t>’s</w:t>
      </w:r>
      <w:proofErr w:type="spellEnd"/>
      <w:r w:rsidRPr="009E3E15">
        <w:rPr>
          <w:bCs/>
        </w:rPr>
        <w:t xml:space="preserve">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del w:id="5" w:author="Dan Olson" w:date="2019-02-04T09:39:00Z">
        <w:r w:rsidR="008069DD" w:rsidDel="007977EC">
          <w:delText>whether thermodynamic bottlenecks</w:delText>
        </w:r>
      </w:del>
      <w:ins w:id="6" w:author="Dan Olson" w:date="2019-02-04T09:39:00Z">
        <w:r w:rsidR="007977EC">
          <w:t>the extent to which thermodynamic equilibrium effec</w:t>
        </w:r>
      </w:ins>
      <w:ins w:id="7" w:author="Dan Olson" w:date="2019-02-04T09:40:00Z">
        <w:r w:rsidR="007977EC">
          <w:t>ts</w:t>
        </w:r>
      </w:ins>
      <w:r w:rsidR="008069DD">
        <w:t xml:space="preserve"> </w:t>
      </w:r>
      <w:del w:id="8" w:author="Dan Olson" w:date="2019-02-04T09:40:00Z">
        <w:r w:rsidR="008069DD" w:rsidDel="007977EC">
          <w:delText>are responsible for throttling back the ethanol production pathway at high ethanol concentrations</w:delText>
        </w:r>
      </w:del>
      <w:ins w:id="9" w:author="Dan Olson" w:date="2019-02-04T09:40:00Z">
        <w:r w:rsidR="007977EC">
          <w:t>limit maximum ethanol titer</w:t>
        </w:r>
      </w:ins>
      <w:r w:rsidR="008069DD">
        <w:t xml:space="preserve">. </w:t>
      </w:r>
    </w:p>
    <w:p w14:paraId="3BC7B398" w14:textId="77777777" w:rsidR="008A419B" w:rsidRDefault="008A419B" w:rsidP="008A419B">
      <w:pPr>
        <w:spacing w:line="480" w:lineRule="auto"/>
        <w:outlineLvl w:val="0"/>
        <w:rPr>
          <w:b/>
        </w:rPr>
      </w:pPr>
      <w:r>
        <w:rPr>
          <w:b/>
        </w:rPr>
        <w:t>Results</w:t>
      </w:r>
    </w:p>
    <w:p w14:paraId="63FA7A0A" w14:textId="6E354502"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 xml:space="preserve">the range of allowable metabolite concentrations </w:t>
      </w:r>
      <w:del w:id="10" w:author="Dan Olson" w:date="2019-02-04T13:37:00Z">
        <w:r w:rsidDel="00E23111">
          <w:rPr>
            <w:bCs/>
          </w:rPr>
          <w:delText xml:space="preserve">maintaining </w:delText>
        </w:r>
      </w:del>
      <w:ins w:id="11" w:author="Dan Olson" w:date="2019-02-04T13:37:00Z">
        <w:r w:rsidR="00E23111">
          <w:rPr>
            <w:bCs/>
          </w:rPr>
          <w:t xml:space="preserve">that maintain a </w:t>
        </w:r>
      </w:ins>
      <w:r>
        <w:rPr>
          <w:bCs/>
        </w:rPr>
        <w:t xml:space="preserve">negative free energy of change for all reaction steps in the pathway </w:t>
      </w:r>
      <w:commentRangeStart w:id="12"/>
      <w:del w:id="13" w:author="Dan Olson" w:date="2019-02-04T09:41:00Z">
        <w:r w:rsidDel="007977EC">
          <w:rPr>
            <w:bCs/>
          </w:rPr>
          <w:delText xml:space="preserve">as a function of ethanol concentration </w:delText>
        </w:r>
      </w:del>
      <w:commentRangeEnd w:id="12"/>
      <w:r w:rsidR="007977EC">
        <w:rPr>
          <w:rStyle w:val="CommentReference"/>
          <w:rFonts w:ascii="Liberation Serif" w:hAnsi="Liberation Serif" w:cs="Mangal"/>
          <w:color w:val="00000A"/>
          <w:lang w:eastAsia="zh-CN" w:bidi="hi-IN"/>
        </w:rPr>
        <w:commentReference w:id="12"/>
      </w:r>
      <w:del w:id="14" w:author="Dan Olson" w:date="2019-02-04T09:41:00Z">
        <w:r w:rsidDel="007977EC">
          <w:rPr>
            <w:bCs/>
          </w:rPr>
          <w:delText>in</w:delText>
        </w:r>
        <w:r w:rsidRPr="009E3E15" w:rsidDel="007977EC">
          <w:rPr>
            <w:bCs/>
          </w:rPr>
          <w:delText xml:space="preserve"> </w:delText>
        </w:r>
        <w:r w:rsidRPr="009E3E15" w:rsidDel="007977EC">
          <w:rPr>
            <w:bCs/>
            <w:i/>
          </w:rPr>
          <w:delText>C. thermocellum</w:delText>
        </w:r>
      </w:del>
      <w:ins w:id="15" w:author="Dan Olson" w:date="2019-02-04T09:41:00Z">
        <w:r w:rsidR="007977EC">
          <w:rPr>
            <w:bCs/>
          </w:rPr>
          <w:t>from cellobiose to ethanol</w:t>
        </w:r>
      </w:ins>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limiting CO</w:t>
      </w:r>
      <w:r w:rsidR="00885933" w:rsidRPr="00E23111">
        <w:rPr>
          <w:bCs/>
          <w:vertAlign w:val="subscript"/>
          <w:rPrChange w:id="16" w:author="Dan Olson" w:date="2019-02-04T13:38:00Z">
            <w:rPr>
              <w:bCs/>
            </w:rPr>
          </w:rPrChange>
        </w:rPr>
        <w:t>2</w:t>
      </w:r>
      <w:r w:rsidR="00885933">
        <w:rPr>
          <w:bCs/>
        </w:rPr>
        <w:t xml:space="preserve"> concentrations </w:t>
      </w:r>
      <w:r w:rsidR="008069DD" w:rsidRPr="006225AE">
        <w:rPr>
          <w:bCs/>
        </w:rPr>
        <w:t xml:space="preserve">and </w:t>
      </w:r>
      <w:r w:rsidR="00885933">
        <w:rPr>
          <w:bCs/>
        </w:rPr>
        <w:t>identify</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t>
      </w:r>
      <w:ins w:id="17" w:author="Dan Olson" w:date="2019-02-04T13:39:00Z">
        <w:r w:rsidR="00E23111">
          <w:rPr>
            <w:bCs/>
          </w:rPr>
          <w:t xml:space="preserve">that are under consideration for </w:t>
        </w:r>
      </w:ins>
      <w:ins w:id="18" w:author="Dan Olson" w:date="2019-02-04T13:40:00Z">
        <w:r w:rsidR="00E23111">
          <w:rPr>
            <w:bCs/>
          </w:rPr>
          <w:t xml:space="preserve">improving ethanol titer in </w:t>
        </w:r>
        <w:r w:rsidR="00E23111" w:rsidRPr="00E23111">
          <w:rPr>
            <w:bCs/>
            <w:i/>
            <w:rPrChange w:id="19" w:author="Dan Olson" w:date="2019-02-04T13:40:00Z">
              <w:rPr>
                <w:bCs/>
              </w:rPr>
            </w:rPrChange>
          </w:rPr>
          <w:t>C. thermocellum</w:t>
        </w:r>
        <w:r w:rsidR="00E23111">
          <w:rPr>
            <w:bCs/>
          </w:rPr>
          <w:t>.</w:t>
        </w:r>
      </w:ins>
      <w:del w:id="20" w:author="Dan Olson" w:date="2019-02-04T13:39:00Z">
        <w:r w:rsidR="006225AE" w:rsidDel="00E23111">
          <w:rPr>
            <w:bCs/>
          </w:rPr>
          <w:delText>which modify the reactions cofactor association</w:delText>
        </w:r>
      </w:del>
      <w:ins w:id="21" w:author="Dan Olson" w:date="2019-02-04T13:39:00Z">
        <w:r w:rsidR="00E23111">
          <w:rPr>
            <w:bCs/>
          </w:rPr>
          <w:t>\</w:t>
        </w:r>
      </w:ins>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57431DB9" w:rsidR="004D4D01" w:rsidRPr="00222B0C" w:rsidRDefault="008407D6" w:rsidP="001E0985">
      <w:pPr>
        <w:spacing w:line="480" w:lineRule="auto"/>
        <w:jc w:val="both"/>
        <w:rPr>
          <w:bCs/>
        </w:rPr>
      </w:pPr>
      <w:r w:rsidRPr="008407D6">
        <w:rPr>
          <w:bCs/>
        </w:rPr>
        <w:t>EFMs with NADPH dependent glyceraldehyde-3-phosphate dehydrogenase (GAPN)</w:t>
      </w:r>
      <w:r>
        <w:rPr>
          <w:bCs/>
        </w:rPr>
        <w:t xml:space="preserve"> </w:t>
      </w:r>
      <w:ins w:id="22" w:author="Dan Olson" w:date="2019-02-04T13:49:00Z">
        <w:r w:rsidR="002E6CAD">
          <w:rPr>
            <w:bCs/>
          </w:rPr>
          <w:t xml:space="preserve">allow ethanol production at ethanol concentrations above 2M, however </w:t>
        </w:r>
      </w:ins>
      <w:ins w:id="23" w:author="Dan Olson" w:date="2019-02-04T13:50:00Z">
        <w:r w:rsidR="002E6CAD">
          <w:rPr>
            <w:bCs/>
          </w:rPr>
          <w:t xml:space="preserve">at the cost of eliminating net ATP production. </w:t>
        </w:r>
      </w:ins>
      <w:del w:id="24" w:author="Dan Olson" w:date="2019-02-04T13:50:00Z">
        <w:r w:rsidDel="002E6CAD">
          <w:rPr>
            <w:bCs/>
          </w:rPr>
          <w:delText>are able to overcome thermodynamic bottlenecks at high ethanol concentrations and have a high MDF</w:delText>
        </w:r>
        <w:r w:rsidR="00222B0C" w:rsidDel="002E6CAD">
          <w:rPr>
            <w:bCs/>
          </w:rPr>
          <w:delText xml:space="preserve">, </w:delText>
        </w:r>
      </w:del>
      <w:commentRangeStart w:id="25"/>
      <w:r w:rsidR="00222B0C">
        <w:rPr>
          <w:bCs/>
        </w:rPr>
        <w:t>and those with malate shunt had a significantly low MDF due to limiting CO</w:t>
      </w:r>
      <w:r w:rsidR="00222B0C" w:rsidRPr="00E23111">
        <w:rPr>
          <w:bCs/>
          <w:vertAlign w:val="subscript"/>
          <w:rPrChange w:id="26" w:author="Dan Olson" w:date="2019-02-04T13:40:00Z">
            <w:rPr>
              <w:bCs/>
            </w:rPr>
          </w:rPrChange>
        </w:rPr>
        <w:t>2</w:t>
      </w:r>
      <w:r w:rsidR="00222B0C">
        <w:rPr>
          <w:bCs/>
        </w:rPr>
        <w:t xml:space="preserve"> concentrations under </w:t>
      </w:r>
      <w:r w:rsidR="00222B0C">
        <w:rPr>
          <w:bCs/>
        </w:rPr>
        <w:lastRenderedPageBreak/>
        <w:t>physiological conditions</w:t>
      </w:r>
      <w:commentRangeEnd w:id="25"/>
      <w:r w:rsidR="002E6CAD">
        <w:rPr>
          <w:rStyle w:val="CommentReference"/>
          <w:rFonts w:ascii="Liberation Serif" w:hAnsi="Liberation Serif" w:cs="Mangal"/>
          <w:color w:val="00000A"/>
          <w:lang w:eastAsia="zh-CN" w:bidi="hi-IN"/>
        </w:rPr>
        <w:commentReference w:id="25"/>
      </w:r>
      <w:r w:rsidR="00222B0C">
        <w:rPr>
          <w:bCs/>
        </w:rPr>
        <w:t xml:space="preserve">. </w:t>
      </w:r>
      <w:ins w:id="27" w:author="Dan Olson" w:date="2019-02-04T13:51:00Z">
        <w:r w:rsidR="00751A07">
          <w:rPr>
            <w:bCs/>
          </w:rPr>
          <w:t xml:space="preserve">For the set of interventions which allow net </w:t>
        </w:r>
      </w:ins>
      <w:r w:rsidR="00267F35">
        <w:rPr>
          <w:bCs/>
        </w:rPr>
        <w:t xml:space="preserve">ATP </w:t>
      </w:r>
      <w:ins w:id="28" w:author="Dan Olson" w:date="2019-02-04T13:51:00Z">
        <w:r w:rsidR="00751A07">
          <w:rPr>
            <w:bCs/>
          </w:rPr>
          <w:t xml:space="preserve">production, </w:t>
        </w:r>
      </w:ins>
      <w:ins w:id="29" w:author="Dan Olson" w:date="2019-02-04T13:55:00Z">
        <w:r w:rsidR="00751A07">
          <w:rPr>
            <w:bCs/>
          </w:rPr>
          <w:t>ATP-</w:t>
        </w:r>
      </w:ins>
      <w:r w:rsidR="00267F35">
        <w:rPr>
          <w:bCs/>
        </w:rPr>
        <w:t xml:space="preserve">linked phosphofructokinase (PFK-ATP) and </w:t>
      </w:r>
      <w:r w:rsidR="00222B0C">
        <w:rPr>
          <w:bCs/>
        </w:rPr>
        <w:t xml:space="preserve">NADPH linked alcohol dehydrogenase (ADH-NADPH) emerged as the best </w:t>
      </w:r>
      <w:ins w:id="30" w:author="Dan Olson" w:date="2019-02-04T13:55:00Z">
        <w:r w:rsidR="00751A07">
          <w:rPr>
            <w:bCs/>
          </w:rPr>
          <w:t xml:space="preserve">single </w:t>
        </w:r>
      </w:ins>
      <w:r w:rsidR="00222B0C">
        <w:rPr>
          <w:bCs/>
        </w:rPr>
        <w:t>genetic intervention</w:t>
      </w:r>
      <w:ins w:id="31" w:author="Dan Olson" w:date="2019-02-04T13:56:00Z">
        <w:r w:rsidR="00751A07">
          <w:rPr>
            <w:bCs/>
          </w:rPr>
          <w:t>s</w:t>
        </w:r>
      </w:ins>
      <w:r w:rsidR="00222B0C">
        <w:rPr>
          <w:bCs/>
        </w:rPr>
        <w:t xml:space="preserve"> </w:t>
      </w:r>
      <w:del w:id="32" w:author="Dan Olson" w:date="2019-02-04T13:56:00Z">
        <w:r w:rsidR="00222B0C" w:rsidDel="00751A07">
          <w:rPr>
            <w:bCs/>
          </w:rPr>
          <w:delText>which generates ATP while maintaining a high</w:delText>
        </w:r>
      </w:del>
      <w:ins w:id="33" w:author="Dan Olson" w:date="2019-02-04T13:56:00Z">
        <w:r w:rsidR="00751A07">
          <w:rPr>
            <w:bCs/>
          </w:rPr>
          <w:t>maximize</w:t>
        </w:r>
      </w:ins>
      <w:r w:rsidR="00222B0C">
        <w:rPr>
          <w:bCs/>
        </w:rPr>
        <w:t xml:space="preserve">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25D8DA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del w:id="34" w:author="Dan Olson" w:date="2019-02-04T13:57:00Z">
        <w:r w:rsidR="00C219C8" w:rsidDel="00751A07">
          <w:rPr>
            <w:bCs/>
          </w:rPr>
          <w:delText>as it can natively combine the</w:delText>
        </w:r>
        <w:r w:rsidR="008E6C24" w:rsidRPr="009E3E15" w:rsidDel="00751A07">
          <w:rPr>
            <w:bCs/>
          </w:rPr>
          <w:delText xml:space="preserve"> metaboli</w:delText>
        </w:r>
        <w:r w:rsidR="00C219C8" w:rsidDel="00751A07">
          <w:rPr>
            <w:bCs/>
          </w:rPr>
          <w:delText>c outcomes</w:delText>
        </w:r>
        <w:r w:rsidR="008E6C24" w:rsidRPr="009E3E15" w:rsidDel="00751A07">
          <w:rPr>
            <w:bCs/>
          </w:rPr>
          <w:delText xml:space="preserve"> of cellulose degradation and fermentation</w:delText>
        </w:r>
      </w:del>
      <w:ins w:id="35" w:author="Dan Olson" w:date="2019-02-04T13:57:00Z">
        <w:r w:rsidR="00751A07">
          <w:rPr>
            <w:bCs/>
          </w:rPr>
          <w:t xml:space="preserve">as it can both solubilize cellulose and </w:t>
        </w:r>
      </w:ins>
      <w:ins w:id="36" w:author="Dan Olson" w:date="2019-02-04T13:58:00Z">
        <w:r w:rsidR="00751A07">
          <w:rPr>
            <w:bCs/>
          </w:rPr>
          <w:t>produce ethanol</w:t>
        </w:r>
      </w:ins>
      <w:r w:rsidR="00C219C8">
        <w:rPr>
          <w:bCs/>
        </w:rPr>
        <w:t>.</w:t>
      </w:r>
      <w:r w:rsidR="00EC2541" w:rsidRPr="009E3E15">
        <w:rPr>
          <w:bCs/>
        </w:rPr>
        <w:t xml:space="preserve"> </w:t>
      </w:r>
      <w:r w:rsidR="00C219C8">
        <w:rPr>
          <w:bCs/>
        </w:rPr>
        <w:t xml:space="preserve">However, </w:t>
      </w:r>
      <w:commentRangeStart w:id="37"/>
      <w:r w:rsidR="00C219C8">
        <w:rPr>
          <w:bCs/>
        </w:rPr>
        <w:t>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commentRangeEnd w:id="37"/>
      <w:r w:rsidR="00751A07">
        <w:rPr>
          <w:rStyle w:val="CommentReference"/>
          <w:rFonts w:ascii="Liberation Serif" w:hAnsi="Liberation Serif" w:cs="Mangal"/>
          <w:color w:val="00000A"/>
          <w:lang w:eastAsia="zh-CN" w:bidi="hi-IN"/>
        </w:rPr>
        <w:commentReference w:id="37"/>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 xml:space="preserve">C. </w:t>
      </w:r>
      <w:proofErr w:type="spellStart"/>
      <w:r w:rsidR="00C50274" w:rsidRPr="009E3E15">
        <w:rPr>
          <w:bCs/>
          <w:i/>
        </w:rPr>
        <w:t>thermocellum</w:t>
      </w:r>
      <w:r w:rsidR="00C50274" w:rsidRPr="009E3E15">
        <w:rPr>
          <w:bCs/>
        </w:rPr>
        <w:t>’s</w:t>
      </w:r>
      <w:proofErr w:type="spellEnd"/>
      <w:r w:rsidR="00C50274" w:rsidRPr="009E3E15">
        <w:rPr>
          <w:bCs/>
        </w:rPr>
        <w:t xml:space="preserve">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 </w:instrText>
      </w:r>
      <w:r w:rsidR="000D6D71" w:rsidRPr="00751A07">
        <w:rPr>
          <w:bCs/>
          <w:rPrChange w:id="38" w:author="Dan Olson" w:date="2019-02-04T14:00:00Z">
            <w:rPr>
              <w:bCs/>
            </w:rPr>
          </w:rPrChange>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DATA </w:instrText>
      </w:r>
      <w:r w:rsidR="000D6D71" w:rsidRPr="00751A07">
        <w:rPr>
          <w:bCs/>
          <w:rPrChange w:id="39" w:author="Dan Olson" w:date="2019-02-04T14:00:00Z">
            <w:rPr>
              <w:bCs/>
            </w:rPr>
          </w:rPrChange>
        </w:rPr>
      </w:r>
      <w:r w:rsidR="000D6D71" w:rsidRPr="00751A07">
        <w:rPr>
          <w:bCs/>
          <w:rPrChange w:id="40" w:author="Dan Olson" w:date="2019-02-04T14:00:00Z">
            <w:rPr>
              <w:bCs/>
            </w:rPr>
          </w:rPrChange>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commentRangeStart w:id="41"/>
      <w:r w:rsidR="004B022A">
        <w:rPr>
          <w:bCs/>
        </w:rPr>
        <w:t>An</w:t>
      </w:r>
      <w:commentRangeEnd w:id="41"/>
      <w:r w:rsidR="00751A07">
        <w:rPr>
          <w:rStyle w:val="CommentReference"/>
          <w:rFonts w:ascii="Liberation Serif" w:hAnsi="Liberation Serif" w:cs="Mangal"/>
          <w:color w:val="00000A"/>
          <w:lang w:eastAsia="zh-CN" w:bidi="hi-IN"/>
        </w:rPr>
        <w:commentReference w:id="41"/>
      </w:r>
      <w:r w:rsidR="004B022A">
        <w:rPr>
          <w:bCs/>
        </w:rPr>
        <w:t xml:space="preserve">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25B9168"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w:t>
      </w:r>
      <w:del w:id="42" w:author="Dan Olson" w:date="2019-02-04T14:11:00Z">
        <w:r w:rsidR="00E4637F" w:rsidDel="003D6A6A">
          <w:delText xml:space="preserve">MDF tests whether an assignment of metabolite concentrations is possible ensuring that the free energy of change for every reaction </w:delText>
        </w:r>
        <w:r w:rsidR="003D2BBB" w:rsidDel="003D6A6A">
          <w:delText xml:space="preserve">in the pathway </w:delText>
        </w:r>
        <w:r w:rsidR="00E4637F" w:rsidDel="003D6A6A">
          <w:delText>remains negative implying a positive thermodynamic driving force</w:delText>
        </w:r>
      </w:del>
      <w:ins w:id="43" w:author="Dan Olson" w:date="2019-02-04T14:11:00Z">
        <w:r w:rsidR="003D6A6A">
          <w:t xml:space="preserve">In MDF analysis, the concentrations of intracellular metabolites </w:t>
        </w:r>
        <w:proofErr w:type="gramStart"/>
        <w:r w:rsidR="003D6A6A">
          <w:t xml:space="preserve">are </w:t>
        </w:r>
      </w:ins>
      <w:ins w:id="44" w:author="Dan Olson" w:date="2019-02-04T14:12:00Z">
        <w:r w:rsidR="003D6A6A">
          <w:t>allowed to</w:t>
        </w:r>
        <w:proofErr w:type="gramEnd"/>
        <w:r w:rsidR="003D6A6A">
          <w:t xml:space="preserve"> vary to change the </w:t>
        </w:r>
      </w:ins>
      <w:ins w:id="45" w:author="Dan Olson" w:date="2019-02-04T14:13:00Z">
        <w:r w:rsidR="003D6A6A">
          <w:t>thermodynamic driving force of each</w:t>
        </w:r>
      </w:ins>
      <w:ins w:id="46" w:author="Dan Olson" w:date="2019-02-04T14:12:00Z">
        <w:r w:rsidR="003D6A6A">
          <w:t xml:space="preserve"> reaction</w:t>
        </w:r>
      </w:ins>
      <w:r w:rsidR="00E4637F">
        <w:t>. By design, the solution identified by MDF is the one that maximizes the smallest</w:t>
      </w:r>
      <w:ins w:id="47" w:author="Dan Olson" w:date="2019-02-04T14:09:00Z">
        <w:r w:rsidR="00E0744F">
          <w:t xml:space="preserve"> driving force</w:t>
        </w:r>
      </w:ins>
      <w:r w:rsidR="00E4637F">
        <w:t xml:space="preserve"> among all reaction steps </w:t>
      </w:r>
      <w:del w:id="48" w:author="Dan Olson" w:date="2019-02-04T14:09:00Z">
        <w:r w:rsidR="00E4637F" w:rsidDel="003D6A6A">
          <w:delText xml:space="preserve">driving force </w:delText>
        </w:r>
      </w:del>
      <w:r w:rsidR="00E4637F">
        <w:t xml:space="preserve">(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xml:space="preserve">. </w:t>
      </w:r>
      <w:r w:rsidR="00E4637F">
        <w:rPr>
          <w:bCs/>
        </w:rPr>
        <w:lastRenderedPageBreak/>
        <w:t>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del w:id="49" w:author="Dan Olson" w:date="2019-02-04T15:14:00Z">
        <w:r w:rsidR="00E4637F" w:rsidDel="00A76241">
          <w:rPr>
            <w:bCs/>
          </w:rPr>
          <w:delText>. It revealed</w:delText>
        </w:r>
        <w:r w:rsidR="004C7579" w:rsidRPr="009E3E15" w:rsidDel="00A76241">
          <w:rPr>
            <w:bCs/>
          </w:rPr>
          <w:delText xml:space="preserve"> that hydrogen and for</w:delText>
        </w:r>
        <w:r w:rsidR="00E4637F" w:rsidDel="00A76241">
          <w:rPr>
            <w:bCs/>
          </w:rPr>
          <w:delText xml:space="preserve">mate accumulations are </w:delText>
        </w:r>
        <w:r w:rsidR="004C7579" w:rsidRPr="009E3E15" w:rsidDel="00A76241">
          <w:rPr>
            <w:bCs/>
          </w:rPr>
          <w:delText>potential culprits</w:delText>
        </w:r>
        <w:r w:rsidR="00E4637F" w:rsidDel="00A76241">
          <w:rPr>
            <w:bCs/>
          </w:rPr>
          <w:delText xml:space="preserve"> rendering </w:delText>
        </w:r>
        <w:r w:rsidR="00595344" w:rsidDel="00A76241">
          <w:rPr>
            <w:bCs/>
          </w:rPr>
          <w:delText xml:space="preserve">acetyl-CoA formation from </w:delText>
        </w:r>
        <w:r w:rsidR="003E7E12" w:rsidDel="00A76241">
          <w:rPr>
            <w:bCs/>
          </w:rPr>
          <w:delText xml:space="preserve">pyruvate </w:delText>
        </w:r>
        <w:r w:rsidR="00E4637F" w:rsidDel="00A76241">
          <w:rPr>
            <w:bCs/>
          </w:rPr>
          <w:delText>thermodynamically infeasible</w:delText>
        </w:r>
        <w:r w:rsidR="006D00C8" w:rsidDel="00A76241">
          <w:rPr>
            <w:bCs/>
          </w:rPr>
          <w:delText>, thus arresting cell growth</w:delText>
        </w:r>
        <w:r w:rsidR="00E4637F" w:rsidDel="00A76241">
          <w:rPr>
            <w:bCs/>
          </w:rPr>
          <w:delText xml:space="preserve"> </w:delText>
        </w:r>
      </w:del>
      <w:ins w:id="50" w:author="Dan Olson" w:date="2019-02-04T15:14:00Z">
        <w:r w:rsidR="00A76241">
          <w:rPr>
            <w:bCs/>
          </w:rPr>
          <w:t xml:space="preserve">, suggesting that </w:t>
        </w:r>
        <w:r w:rsidR="002D563E">
          <w:rPr>
            <w:bCs/>
          </w:rPr>
          <w:t xml:space="preserve">fermentation </w:t>
        </w:r>
      </w:ins>
      <w:ins w:id="51" w:author="Dan Olson" w:date="2019-02-04T15:15:00Z">
        <w:r w:rsidR="002D563E">
          <w:rPr>
            <w:bCs/>
          </w:rPr>
          <w:t xml:space="preserve">is inhibited at the pyruvate to acetyl-coA </w:t>
        </w:r>
      </w:ins>
      <w:ins w:id="52" w:author="Dan Olson" w:date="2019-02-04T15:16:00Z">
        <w:r w:rsidR="002D563E">
          <w:rPr>
            <w:bCs/>
          </w:rPr>
          <w:t>conversion</w:t>
        </w:r>
      </w:ins>
      <w:ins w:id="53" w:author="Dan Olson" w:date="2019-02-04T15:15:00Z">
        <w:r w:rsidR="002D563E">
          <w:rPr>
            <w:bCs/>
          </w:rPr>
          <w:t xml:space="preserve"> step due to increases in hydrogen (which inhibits the PFOR reaction via increased reduced ferredoxin levels) and increases in format</w:t>
        </w:r>
      </w:ins>
      <w:ins w:id="54" w:author="Dan Olson" w:date="2019-02-04T15:16:00Z">
        <w:r w:rsidR="002D563E">
          <w:rPr>
            <w:bCs/>
          </w:rPr>
          <w:t>e</w:t>
        </w:r>
      </w:ins>
      <w:ins w:id="55" w:author="Dan Olson" w:date="2019-02-04T15:15:00Z">
        <w:r w:rsidR="002D563E">
          <w:rPr>
            <w:bCs/>
          </w:rPr>
          <w:t xml:space="preserve"> (which inhibits the PFL reaction)</w:t>
        </w:r>
      </w:ins>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 </w:instrText>
      </w:r>
      <w:r w:rsidR="000D6D71" w:rsidRPr="003D6A6A">
        <w:rPr>
          <w:bCs/>
          <w:rPrChange w:id="56" w:author="Dan Olson" w:date="2019-02-04T14:14:00Z">
            <w:rPr>
              <w:bCs/>
            </w:rPr>
          </w:rPrChange>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DATA </w:instrText>
      </w:r>
      <w:r w:rsidR="000D6D71" w:rsidRPr="003D6A6A">
        <w:rPr>
          <w:bCs/>
          <w:rPrChange w:id="57" w:author="Dan Olson" w:date="2019-02-04T14:14:00Z">
            <w:rPr>
              <w:bCs/>
            </w:rPr>
          </w:rPrChange>
        </w:rPr>
      </w:r>
      <w:r w:rsidR="000D6D71" w:rsidRPr="003D6A6A">
        <w:rPr>
          <w:bCs/>
          <w:rPrChange w:id="58" w:author="Dan Olson" w:date="2019-02-04T14:14:00Z">
            <w:rPr>
              <w:bCs/>
            </w:rPr>
          </w:rPrChange>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44DABBA8" w:rsidR="007A1B0C" w:rsidRPr="009E3E15" w:rsidRDefault="009B4986" w:rsidP="009E3E15">
      <w:pPr>
        <w:spacing w:line="480" w:lineRule="auto"/>
        <w:jc w:val="both"/>
        <w:rPr>
          <w:bCs/>
        </w:rPr>
      </w:pPr>
      <w:commentRangeStart w:id="59"/>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 xml:space="preserve">C. </w:t>
      </w:r>
      <w:proofErr w:type="spellStart"/>
      <w:r w:rsidRPr="009E3E15">
        <w:rPr>
          <w:bCs/>
          <w:i/>
        </w:rPr>
        <w:t>thermocellum</w:t>
      </w:r>
      <w:r w:rsidRPr="009E3E15">
        <w:rPr>
          <w:bCs/>
        </w:rPr>
        <w:t>’</w:t>
      </w:r>
      <w:r w:rsidR="007A1B0C" w:rsidRPr="009E3E15">
        <w:rPr>
          <w:bCs/>
        </w:rPr>
        <w:t>s</w:t>
      </w:r>
      <w:proofErr w:type="spellEnd"/>
      <w:r w:rsidR="007A1B0C" w:rsidRPr="009E3E15">
        <w:rPr>
          <w:bCs/>
        </w:rPr>
        <w:t xml:space="preserve"> metabolism. We restrict our analysis to glycolysis </w:t>
      </w:r>
      <w:del w:id="60" w:author="Dan Olson" w:date="2019-02-04T15:16:00Z">
        <w:r w:rsidR="007A1B0C" w:rsidRPr="009E3E15" w:rsidDel="002D563E">
          <w:rPr>
            <w:bCs/>
          </w:rPr>
          <w:delText>along with</w:delText>
        </w:r>
      </w:del>
      <w:ins w:id="61" w:author="Dan Olson" w:date="2019-02-04T15:16:00Z">
        <w:r w:rsidR="002D563E">
          <w:rPr>
            <w:bCs/>
          </w:rPr>
          <w:t>, the</w:t>
        </w:r>
      </w:ins>
      <w:r w:rsidR="007A1B0C" w:rsidRPr="009E3E15">
        <w:rPr>
          <w:bCs/>
        </w:rPr>
        <w:t xml:space="preserve"> ethanol production pathway</w:t>
      </w:r>
      <w:ins w:id="62" w:author="Dan Olson" w:date="2019-02-04T15:17:00Z">
        <w:r w:rsidR="002D563E">
          <w:rPr>
            <w:bCs/>
          </w:rPr>
          <w:t>,</w:t>
        </w:r>
      </w:ins>
      <w:r w:rsidR="00DF2D40" w:rsidRPr="009E3E15">
        <w:rPr>
          <w:bCs/>
        </w:rPr>
        <w:t xml:space="preserve"> (Figure 1</w:t>
      </w:r>
      <w:r w:rsidR="00EC0730" w:rsidRPr="009E3E15">
        <w:rPr>
          <w:bCs/>
        </w:rPr>
        <w:t>) and</w:t>
      </w:r>
      <w:r w:rsidR="007A1B0C" w:rsidRPr="009E3E15">
        <w:rPr>
          <w:bCs/>
        </w:rPr>
        <w:t xml:space="preserve"> </w:t>
      </w:r>
      <w:ins w:id="63" w:author="Dan Olson" w:date="2019-02-04T15:17:00Z">
        <w:r w:rsidR="002D563E">
          <w:rPr>
            <w:bCs/>
          </w:rPr>
          <w:t xml:space="preserve">its </w:t>
        </w:r>
      </w:ins>
      <w:r w:rsidR="007A1B0C" w:rsidRPr="009E3E15">
        <w:rPr>
          <w:bCs/>
        </w:rPr>
        <w:t>cofactor regeneration system</w:t>
      </w:r>
      <w:r w:rsidR="00EC0730" w:rsidRPr="009E3E15">
        <w:rPr>
          <w:bCs/>
        </w:rPr>
        <w:t>.</w:t>
      </w:r>
      <w:ins w:id="64" w:author="Dan Olson" w:date="2019-02-04T15:21:00Z">
        <w:r w:rsidR="002D563E">
          <w:rPr>
            <w:bCs/>
          </w:rPr>
          <w:t xml:space="preserve"> As input data, we use a set </w:t>
        </w:r>
      </w:ins>
      <w:ins w:id="65" w:author="Dan Olson" w:date="2019-02-04T15:22:00Z">
        <w:r w:rsidR="002D563E">
          <w:rPr>
            <w:bCs/>
          </w:rPr>
          <w:t xml:space="preserve">of previously-generated intracellular metabolite measurements from </w:t>
        </w:r>
        <w:r w:rsidR="002D563E" w:rsidRPr="002D563E">
          <w:rPr>
            <w:bCs/>
            <w:i/>
            <w:rPrChange w:id="66" w:author="Dan Olson" w:date="2019-02-04T15:23:00Z">
              <w:rPr>
                <w:bCs/>
              </w:rPr>
            </w:rPrChange>
          </w:rPr>
          <w:t>C. thermocellum</w:t>
        </w:r>
        <w:r w:rsidR="002D563E">
          <w:rPr>
            <w:bCs/>
          </w:rPr>
          <w:t xml:space="preserve"> cells grown with and without external ethanol addition</w:t>
        </w:r>
      </w:ins>
      <w:ins w:id="67" w:author="Dan Olson" w:date="2019-02-04T15:23:00Z">
        <w:r w:rsidR="002D563E">
          <w:rPr>
            <w:bCs/>
          </w:rPr>
          <w:t xml:space="preserve"> </w:t>
        </w:r>
        <w:commentRangeStart w:id="68"/>
        <w:r w:rsidR="002D563E">
          <w:rPr>
            <w:bCs/>
          </w:rPr>
          <w:t>[]</w:t>
        </w:r>
        <w:commentRangeEnd w:id="68"/>
        <w:r w:rsidR="002D563E">
          <w:rPr>
            <w:rStyle w:val="CommentReference"/>
            <w:rFonts w:ascii="Liberation Serif" w:hAnsi="Liberation Serif" w:cs="Mangal"/>
            <w:color w:val="00000A"/>
            <w:lang w:eastAsia="zh-CN" w:bidi="hi-IN"/>
          </w:rPr>
          <w:commentReference w:id="68"/>
        </w:r>
      </w:ins>
      <w:ins w:id="69" w:author="Dan Olson" w:date="2019-02-04T15:22:00Z">
        <w:r w:rsidR="002D563E">
          <w:rPr>
            <w:bCs/>
          </w:rPr>
          <w:t>.</w:t>
        </w:r>
      </w:ins>
      <w:del w:id="70" w:author="Dan Olson" w:date="2019-02-04T15:39:00Z">
        <w:r w:rsidR="008332DA" w:rsidRPr="009E3E15" w:rsidDel="0056792E">
          <w:rPr>
            <w:bCs/>
          </w:rPr>
          <w:delText xml:space="preserve"> </w:delText>
        </w:r>
      </w:del>
      <w:commentRangeEnd w:id="59"/>
      <w:r w:rsidR="0056792E">
        <w:rPr>
          <w:rStyle w:val="CommentReference"/>
          <w:rFonts w:ascii="Liberation Serif" w:hAnsi="Liberation Serif" w:cs="Mangal"/>
          <w:color w:val="00000A"/>
          <w:lang w:eastAsia="zh-CN" w:bidi="hi-IN"/>
        </w:rPr>
        <w:commentReference w:id="59"/>
      </w:r>
      <w:commentRangeStart w:id="71"/>
      <w:del w:id="72" w:author="Dan Olson" w:date="2019-02-04T15:20:00Z">
        <w:r w:rsidR="007E4228" w:rsidDel="002D563E">
          <w:rPr>
            <w:bCs/>
          </w:rPr>
          <w:delText xml:space="preserve">We </w:delText>
        </w:r>
        <w:r w:rsidR="00490987" w:rsidDel="002D563E">
          <w:rPr>
            <w:bCs/>
          </w:rPr>
          <w:delText xml:space="preserve">first </w:delText>
        </w:r>
        <w:r w:rsidR="007E4228" w:rsidDel="002D563E">
          <w:rPr>
            <w:bCs/>
          </w:rPr>
          <w:delText xml:space="preserve">evaluate the thermodynamic feasibility of time varying metabolite concentrations for </w:delText>
        </w:r>
        <w:r w:rsidR="007E4228" w:rsidRPr="007E4228" w:rsidDel="002D563E">
          <w:rPr>
            <w:bCs/>
            <w:i/>
          </w:rPr>
          <w:delText>C. thermocellum</w:delText>
        </w:r>
        <w:r w:rsidR="007E4228" w:rsidDel="002D563E">
          <w:rPr>
            <w:bCs/>
          </w:rPr>
          <w:delText xml:space="preserve"> grow</w:delText>
        </w:r>
        <w:r w:rsidR="00031809" w:rsidDel="002D563E">
          <w:rPr>
            <w:bCs/>
          </w:rPr>
          <w:delText>n</w:delText>
        </w:r>
        <w:r w:rsidR="007E4228" w:rsidDel="002D563E">
          <w:rPr>
            <w:bCs/>
          </w:rPr>
          <w:delText xml:space="preserve"> with and without external ethanol addition revealing </w:delText>
        </w:r>
        <w:r w:rsidR="00A42CF8" w:rsidDel="002D563E">
          <w:rPr>
            <w:bCs/>
          </w:rPr>
          <w:delText xml:space="preserve">the inconsistency in </w:delText>
        </w:r>
        <w:r w:rsidR="00AF38EB" w:rsidDel="002D563E">
          <w:rPr>
            <w:bCs/>
          </w:rPr>
          <w:delText xml:space="preserve">dihydroxyacetone </w:delText>
        </w:r>
        <w:r w:rsidR="00C12C02" w:rsidDel="002D563E">
          <w:rPr>
            <w:bCs/>
          </w:rPr>
          <w:delText>phosphate (</w:delText>
        </w:r>
        <w:r w:rsidR="007E4228" w:rsidDel="002D563E">
          <w:rPr>
            <w:bCs/>
          </w:rPr>
          <w:delText>DHAP</w:delText>
        </w:r>
        <w:r w:rsidR="00C12C02" w:rsidDel="002D563E">
          <w:rPr>
            <w:bCs/>
          </w:rPr>
          <w:delText>)</w:delText>
        </w:r>
        <w:r w:rsidR="007E4228" w:rsidDel="002D563E">
          <w:rPr>
            <w:bCs/>
          </w:rPr>
          <w:delText xml:space="preserve"> and </w:delText>
        </w:r>
        <w:r w:rsidR="00C12C02" w:rsidDel="002D563E">
          <w:rPr>
            <w:bCs/>
          </w:rPr>
          <w:delText>fructose bisphosphate (</w:delText>
        </w:r>
        <w:r w:rsidR="007E4228" w:rsidDel="002D563E">
          <w:rPr>
            <w:bCs/>
          </w:rPr>
          <w:delText>FDP</w:delText>
        </w:r>
        <w:r w:rsidR="00C12C02" w:rsidDel="002D563E">
          <w:rPr>
            <w:bCs/>
          </w:rPr>
          <w:delText>)</w:delText>
        </w:r>
        <w:r w:rsidR="007E4228" w:rsidDel="002D563E">
          <w:rPr>
            <w:bCs/>
          </w:rPr>
          <w:delText xml:space="preserve"> measurements. The dataset</w:delText>
        </w:r>
        <w:r w:rsidR="00C12C02" w:rsidDel="002D563E">
          <w:rPr>
            <w:bCs/>
          </w:rPr>
          <w:delText xml:space="preserve"> (excluding DHAP and FDP)</w:delText>
        </w:r>
        <w:r w:rsidR="007E4228" w:rsidDel="002D563E">
          <w:rPr>
            <w:bCs/>
          </w:rPr>
          <w:delText xml:space="preserve"> is then used </w:delText>
        </w:r>
        <w:r w:rsidR="00C12C02" w:rsidDel="002D563E">
          <w:rPr>
            <w:bCs/>
          </w:rPr>
          <w:delText xml:space="preserve">to </w:delText>
        </w:r>
        <w:r w:rsidR="007E4228" w:rsidDel="002D563E">
          <w:rPr>
            <w:bCs/>
          </w:rPr>
          <w:delText xml:space="preserve">constrain the wild-type pathway thermodynamics of </w:delText>
        </w:r>
        <w:r w:rsidR="007E4228" w:rsidRPr="007E4228" w:rsidDel="002D563E">
          <w:rPr>
            <w:bCs/>
            <w:i/>
          </w:rPr>
          <w:delText>C. thermocellum</w:delText>
        </w:r>
        <w:r w:rsidR="007E4228" w:rsidDel="002D563E">
          <w:rPr>
            <w:bCs/>
          </w:rPr>
          <w:delText xml:space="preserve"> which </w:delText>
        </w:r>
        <w:r w:rsidR="00C63264" w:rsidDel="002D563E">
          <w:rPr>
            <w:bCs/>
          </w:rPr>
          <w:delText xml:space="preserve">shows that high ethanol concentration makes </w:delText>
        </w:r>
        <w:r w:rsidR="00C63264" w:rsidRPr="009E3E15" w:rsidDel="002D563E">
          <w:rPr>
            <w:bCs/>
          </w:rPr>
          <w:delText>glyceraldehyde-3-phosphate dehydrogenase</w:delText>
        </w:r>
        <w:r w:rsidR="00C63264" w:rsidDel="002D563E">
          <w:rPr>
            <w:bCs/>
          </w:rPr>
          <w:delText xml:space="preserve"> (GAPDH) the prominent bottleneck due to rising NADH levels rendering further ethanol production infeasible. </w:delText>
        </w:r>
        <w:r w:rsidR="00D04873" w:rsidDel="002D563E">
          <w:rPr>
            <w:bCs/>
          </w:rPr>
          <w:delText xml:space="preserve">We </w:delText>
        </w:r>
        <w:r w:rsidR="00C63264" w:rsidDel="002D563E">
          <w:rPr>
            <w:bCs/>
          </w:rPr>
          <w:delText xml:space="preserve">also </w:delText>
        </w:r>
        <w:r w:rsidR="00D04873" w:rsidDel="002D563E">
          <w:rPr>
            <w:bCs/>
          </w:rPr>
          <w:delText>observe</w:delText>
        </w:r>
        <w:r w:rsidR="00C63264" w:rsidDel="002D563E">
          <w:rPr>
            <w:bCs/>
          </w:rPr>
          <w:delText xml:space="preserve"> </w:delText>
        </w:r>
        <w:r w:rsidR="008E317C" w:rsidDel="002D563E">
          <w:rPr>
            <w:bCs/>
          </w:rPr>
          <w:delText>t</w:delText>
        </w:r>
        <w:r w:rsidR="00C63264" w:rsidDel="002D563E">
          <w:rPr>
            <w:bCs/>
          </w:rPr>
          <w:delText>hat</w:delText>
        </w:r>
        <w:r w:rsidR="008E317C" w:rsidDel="002D563E">
          <w:rPr>
            <w:bCs/>
          </w:rPr>
          <w:delText xml:space="preserve"> in WT </w:delText>
        </w:r>
        <w:r w:rsidR="008E317C" w:rsidRPr="008E317C" w:rsidDel="002D563E">
          <w:rPr>
            <w:bCs/>
            <w:i/>
          </w:rPr>
          <w:delText>C. thermocellum</w:delText>
        </w:r>
        <w:r w:rsidR="00C63264" w:rsidDel="002D563E">
          <w:rPr>
            <w:bCs/>
          </w:rPr>
          <w:delText xml:space="preserve"> </w:delText>
        </w:r>
        <w:r w:rsidR="008E317C" w:rsidDel="002D563E">
          <w:rPr>
            <w:bCs/>
          </w:rPr>
          <w:delText xml:space="preserve">pyruvate formation using </w:delText>
        </w:r>
        <w:r w:rsidR="00C63264" w:rsidDel="002D563E">
          <w:rPr>
            <w:bCs/>
          </w:rPr>
          <w:delText>pyruvate phosphate dikinase (PPDK) has a higher MDF than malate shunt due to low CO2 concentrations which renders phosphoenolpyruvate carboxykinase (PEPCK) thermodynamically infeasible.</w:delText>
        </w:r>
        <w:r w:rsidR="007E4228" w:rsidDel="002D563E">
          <w:rPr>
            <w:bCs/>
          </w:rPr>
          <w:delText xml:space="preserve"> </w:delText>
        </w:r>
      </w:del>
      <w:commentRangeEnd w:id="71"/>
      <w:r w:rsidR="002D563E">
        <w:rPr>
          <w:rStyle w:val="CommentReference"/>
          <w:rFonts w:ascii="Liberation Serif" w:hAnsi="Liberation Serif" w:cs="Mangal"/>
          <w:color w:val="00000A"/>
          <w:lang w:eastAsia="zh-CN" w:bidi="hi-IN"/>
        </w:rPr>
        <w:commentReference w:id="71"/>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w:t>
      </w:r>
      <w:del w:id="73" w:author="Dan Olson" w:date="2019-02-04T15:24:00Z">
        <w:r w:rsidR="00653386" w:rsidRPr="009E3E15" w:rsidDel="002D563E">
          <w:rPr>
            <w:bCs/>
          </w:rPr>
          <w:delText>by modifying cofactor dependencies</w:delText>
        </w:r>
        <w:r w:rsidR="00C12C02" w:rsidDel="002D563E">
          <w:rPr>
            <w:bCs/>
          </w:rPr>
          <w:delText xml:space="preserve"> </w:delText>
        </w:r>
      </w:del>
      <w:r w:rsidR="00C12C02">
        <w:rPr>
          <w:bCs/>
        </w:rPr>
        <w:t>(</w:t>
      </w:r>
      <w:ins w:id="74" w:author="Dan Olson" w:date="2019-02-04T15:24:00Z">
        <w:r w:rsidR="002D563E">
          <w:rPr>
            <w:bCs/>
          </w:rPr>
          <w:t xml:space="preserve">Summarized in </w:t>
        </w:r>
      </w:ins>
      <w:r w:rsidR="00C12C02" w:rsidRPr="00785841">
        <w:rPr>
          <w:bCs/>
          <w:highlight w:val="yellow"/>
          <w:rPrChange w:id="75" w:author="Dan Olson" w:date="2019-02-06T16:15:00Z">
            <w:rPr>
              <w:bCs/>
            </w:rPr>
          </w:rPrChange>
        </w:rPr>
        <w:t>Table 1</w:t>
      </w:r>
      <w:r w:rsidR="00C12C02">
        <w:rPr>
          <w:bCs/>
        </w:rPr>
        <w:t>)</w:t>
      </w:r>
      <w:r w:rsidR="007E4228">
        <w:rPr>
          <w:bCs/>
        </w:rPr>
        <w:t xml:space="preserve"> </w:t>
      </w:r>
      <w:del w:id="76" w:author="Dan Olson" w:date="2019-02-04T15:24:00Z">
        <w:r w:rsidR="007E4228" w:rsidDel="002D563E">
          <w:rPr>
            <w:bCs/>
          </w:rPr>
          <w:delText xml:space="preserve">of </w:delText>
        </w:r>
        <w:r w:rsidR="0079767C" w:rsidDel="002D563E">
          <w:rPr>
            <w:bCs/>
          </w:rPr>
          <w:delText xml:space="preserve">cellobiose phosphorylase (CellbP), </w:delText>
        </w:r>
        <w:r w:rsidR="00C12E80" w:rsidDel="002D563E">
          <w:rPr>
            <w:bCs/>
          </w:rPr>
          <w:delText xml:space="preserve">gluckokinase (GLK), phosphofrucktokinase (PFK), </w:delText>
        </w:r>
        <w:r w:rsidR="00C12C02" w:rsidRPr="009E3E15" w:rsidDel="002D563E">
          <w:rPr>
            <w:bCs/>
          </w:rPr>
          <w:delText>glyceraldehyde-3-phosphate dehydrogenase</w:delText>
        </w:r>
        <w:r w:rsidR="00C12C02" w:rsidDel="002D563E">
          <w:rPr>
            <w:bCs/>
          </w:rPr>
          <w:delText xml:space="preserve"> (</w:delText>
        </w:r>
        <w:r w:rsidR="00C12E80" w:rsidDel="002D563E">
          <w:rPr>
            <w:bCs/>
          </w:rPr>
          <w:delText>GAPDH</w:delText>
        </w:r>
        <w:r w:rsidR="00C12C02" w:rsidDel="002D563E">
          <w:rPr>
            <w:bCs/>
          </w:rPr>
          <w:delText>)</w:delText>
        </w:r>
        <w:r w:rsidR="00C12E80" w:rsidDel="002D563E">
          <w:rPr>
            <w:bCs/>
          </w:rPr>
          <w:delText xml:space="preserve">, phosphoglycerate kinase (PGK), </w:delText>
        </w:r>
        <w:r w:rsidR="00C12C02" w:rsidDel="002D563E">
          <w:rPr>
            <w:bCs/>
          </w:rPr>
          <w:delText>pyruvate phosphate dikinase (</w:delText>
        </w:r>
        <w:r w:rsidR="00C12E80" w:rsidDel="002D563E">
          <w:rPr>
            <w:bCs/>
          </w:rPr>
          <w:delText>PPDK</w:delText>
        </w:r>
        <w:r w:rsidR="00C12C02" w:rsidDel="002D563E">
          <w:rPr>
            <w:bCs/>
          </w:rPr>
          <w:delText>)</w:delText>
        </w:r>
        <w:r w:rsidR="00C12E80" w:rsidDel="002D563E">
          <w:rPr>
            <w:bCs/>
          </w:rPr>
          <w:delText xml:space="preserve">, </w:delText>
        </w:r>
        <w:r w:rsidR="00C12C02" w:rsidDel="002D563E">
          <w:rPr>
            <w:bCs/>
          </w:rPr>
          <w:delText>aldehyde dehydrogenase (</w:delText>
        </w:r>
        <w:r w:rsidR="00C12E80" w:rsidDel="002D563E">
          <w:rPr>
            <w:bCs/>
          </w:rPr>
          <w:delText>ALDH</w:delText>
        </w:r>
        <w:r w:rsidR="00C12C02" w:rsidDel="002D563E">
          <w:rPr>
            <w:bCs/>
          </w:rPr>
          <w:delText>)</w:delText>
        </w:r>
        <w:r w:rsidR="00C12E80" w:rsidDel="002D563E">
          <w:rPr>
            <w:bCs/>
          </w:rPr>
          <w:delText xml:space="preserve">, and </w:delText>
        </w:r>
        <w:r w:rsidR="00C12C02" w:rsidDel="002D563E">
          <w:rPr>
            <w:bCs/>
          </w:rPr>
          <w:delText>alcohol dehydrogenase (</w:delText>
        </w:r>
        <w:r w:rsidR="00C12E80" w:rsidDel="002D563E">
          <w:rPr>
            <w:bCs/>
          </w:rPr>
          <w:delText>ADH</w:delText>
        </w:r>
        <w:r w:rsidR="00C12C02" w:rsidDel="002D563E">
          <w:rPr>
            <w:bCs/>
          </w:rPr>
          <w:delText>)</w:delText>
        </w:r>
        <w:r w:rsidR="007E4228" w:rsidDel="002D563E">
          <w:rPr>
            <w:bCs/>
          </w:rPr>
          <w:delText xml:space="preserve"> </w:delText>
        </w:r>
        <w:r w:rsidR="00653386" w:rsidRPr="009E3E15" w:rsidDel="002D563E">
          <w:rPr>
            <w:bCs/>
          </w:rPr>
          <w:delText>to ensure higher driving force</w:delText>
        </w:r>
        <w:r w:rsidR="00D36500" w:rsidRPr="009E3E15" w:rsidDel="002D563E">
          <w:rPr>
            <w:bCs/>
          </w:rPr>
          <w:delText xml:space="preserve"> </w:delText>
        </w:r>
        <w:r w:rsidR="00637E58" w:rsidDel="002D563E">
          <w:rPr>
            <w:bCs/>
          </w:rPr>
          <w:delText>and</w:delText>
        </w:r>
        <w:r w:rsidR="00D36500" w:rsidRPr="009E3E15" w:rsidDel="002D563E">
          <w:rPr>
            <w:bCs/>
          </w:rPr>
          <w:delText xml:space="preserve"> resolve </w:delText>
        </w:r>
        <w:r w:rsidR="00420519" w:rsidDel="002D563E">
          <w:rPr>
            <w:bCs/>
          </w:rPr>
          <w:delText>any</w:delText>
        </w:r>
        <w:r w:rsidR="00653386" w:rsidRPr="009E3E15" w:rsidDel="002D563E">
          <w:rPr>
            <w:bCs/>
          </w:rPr>
          <w:delText xml:space="preserve"> thermodynamic bottleneck</w:delText>
        </w:r>
        <w:r w:rsidR="00D36500" w:rsidRPr="009E3E15" w:rsidDel="002D563E">
          <w:rPr>
            <w:bCs/>
          </w:rPr>
          <w:delText xml:space="preserve">. </w:delText>
        </w:r>
      </w:del>
      <w:r w:rsidR="001D427B">
        <w:t xml:space="preserve">Several of these genetic interventions have already been explored in </w:t>
      </w:r>
      <w:r w:rsidR="001D427B" w:rsidRPr="00AB5C3A">
        <w:rPr>
          <w:i/>
        </w:rPr>
        <w:t>C. thermocellum</w:t>
      </w:r>
      <w:r w:rsidR="001D427B">
        <w:t xml:space="preserve"> with reported increase in ethanol titers </w:t>
      </w:r>
      <w:commentRangeStart w:id="77"/>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 </w:instrText>
      </w:r>
      <w:r w:rsidR="001D427B" w:rsidRPr="004D623D">
        <w:rPr>
          <w:rPrChange w:id="78" w:author="Dan Olson" w:date="2019-02-04T15:25:00Z">
            <w:rPr/>
          </w:rPrChange>
        </w:rPr>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DATA </w:instrText>
      </w:r>
      <w:r w:rsidR="001D427B" w:rsidRPr="004D623D">
        <w:rPr>
          <w:rPrChange w:id="79" w:author="Dan Olson" w:date="2019-02-04T15:25:00Z">
            <w:rPr/>
          </w:rPrChange>
        </w:rPr>
      </w:r>
      <w:r w:rsidR="001D427B" w:rsidRPr="004D623D">
        <w:rPr>
          <w:rPrChange w:id="80" w:author="Dan Olson" w:date="2019-02-04T15:25:00Z">
            <w:rPr/>
          </w:rPrChange>
        </w:rPr>
        <w:fldChar w:fldCharType="end"/>
      </w:r>
      <w:r w:rsidR="001D427B">
        <w:fldChar w:fldCharType="separate"/>
      </w:r>
      <w:r w:rsidR="001D427B">
        <w:rPr>
          <w:noProof/>
        </w:rPr>
        <w:t>[13-15]</w:t>
      </w:r>
      <w:r w:rsidR="001D427B">
        <w:fldChar w:fldCharType="end"/>
      </w:r>
      <w:commentRangeEnd w:id="77"/>
      <w:r w:rsidR="004D623D">
        <w:rPr>
          <w:rStyle w:val="CommentReference"/>
          <w:rFonts w:ascii="Liberation Serif" w:hAnsi="Liberation Serif" w:cs="Mangal"/>
          <w:color w:val="00000A"/>
          <w:lang w:eastAsia="zh-CN" w:bidi="hi-IN"/>
        </w:rPr>
        <w:commentReference w:id="77"/>
      </w:r>
      <w:ins w:id="81" w:author="Dan Olson" w:date="2019-02-04T15:33:00Z">
        <w:r w:rsidR="004D623D">
          <w:t xml:space="preserve">, however the mechanism </w:t>
        </w:r>
      </w:ins>
      <w:ins w:id="82" w:author="Dan Olson" w:date="2019-02-04T15:34:00Z">
        <w:r w:rsidR="004D623D">
          <w:t>is not always fully known. In</w:t>
        </w:r>
      </w:ins>
      <w:del w:id="83" w:author="Dan Olson" w:date="2019-02-04T15:34:00Z">
        <w:r w:rsidR="001D427B" w:rsidDel="004D623D">
          <w:delText xml:space="preserve"> but in</w:delText>
        </w:r>
      </w:del>
      <w:r w:rsidR="001D427B">
        <w:t xml:space="preserve"> this study, we evaluate the </w:t>
      </w:r>
      <w:ins w:id="84" w:author="Dan Olson" w:date="2019-02-04T15:34:00Z">
        <w:r w:rsidR="004D623D">
          <w:t>extent to which those increases can be explained by changes in the thermodynamic driving force landscape</w:t>
        </w:r>
      </w:ins>
      <w:del w:id="85" w:author="Dan Olson" w:date="2019-02-04T15:35:00Z">
        <w:r w:rsidR="001D427B" w:rsidDel="0056792E">
          <w:delText>underlying thermodynamic driving force</w:delText>
        </w:r>
        <w:r w:rsidR="00A42CF8" w:rsidDel="0056792E">
          <w:delText xml:space="preserve"> and </w:delText>
        </w:r>
        <w:r w:rsidR="00420519" w:rsidDel="0056792E">
          <w:delText xml:space="preserve">ethanol production </w:delText>
        </w:r>
        <w:r w:rsidR="00A42CF8" w:rsidDel="0056792E">
          <w:delText>feasibility</w:delText>
        </w:r>
        <w:r w:rsidR="001D427B" w:rsidDel="0056792E">
          <w:delText xml:space="preserve"> for all these interventions</w:delText>
        </w:r>
        <w:r w:rsidR="00507037" w:rsidDel="0056792E">
          <w:delText xml:space="preserve"> by replacing the native reaction with its genetic variant</w:delText>
        </w:r>
      </w:del>
      <w:r w:rsidR="00B417C2">
        <w:t xml:space="preserve">. </w:t>
      </w:r>
      <w:r w:rsidR="00E968A4">
        <w:rPr>
          <w:bCs/>
        </w:rPr>
        <w:t>The</w:t>
      </w:r>
      <w:r w:rsidR="00824652">
        <w:rPr>
          <w:bCs/>
        </w:rPr>
        <w:t>se</w:t>
      </w:r>
      <w:r w:rsidR="00E968A4">
        <w:rPr>
          <w:bCs/>
        </w:rPr>
        <w:t xml:space="preserve"> genetic interventions</w:t>
      </w:r>
      <w:ins w:id="86" w:author="Dan Olson" w:date="2019-02-04T15:35:00Z">
        <w:r w:rsidR="0056792E">
          <w:rPr>
            <w:bCs/>
          </w:rPr>
          <w:t>, both indi</w:t>
        </w:r>
      </w:ins>
      <w:ins w:id="87" w:author="Dan Olson" w:date="2019-02-04T15:36:00Z">
        <w:r w:rsidR="0056792E">
          <w:rPr>
            <w:bCs/>
          </w:rPr>
          <w:t>vidually and in</w:t>
        </w:r>
      </w:ins>
      <w:ins w:id="88" w:author="Dan Olson" w:date="2019-02-06T16:15:00Z">
        <w:r w:rsidR="00785841">
          <w:rPr>
            <w:bCs/>
          </w:rPr>
          <w:t xml:space="preserve"> </w:t>
        </w:r>
      </w:ins>
      <w:proofErr w:type="spellStart"/>
      <w:ins w:id="89" w:author="Dan Olson" w:date="2019-02-04T15:36:00Z">
        <w:r w:rsidR="0056792E">
          <w:rPr>
            <w:bCs/>
          </w:rPr>
          <w:t>combination,</w:t>
        </w:r>
      </w:ins>
      <w:del w:id="90" w:author="Dan Olson" w:date="2019-02-04T15:35:00Z">
        <w:r w:rsidR="00E968A4" w:rsidDel="0056792E">
          <w:rPr>
            <w:bCs/>
          </w:rPr>
          <w:delText xml:space="preserve"> </w:delText>
        </w:r>
        <w:r w:rsidR="00FC0AE2" w:rsidDel="0056792E">
          <w:rPr>
            <w:bCs/>
          </w:rPr>
          <w:delText>an</w:delText>
        </w:r>
        <w:r w:rsidR="00E968A4" w:rsidDel="0056792E">
          <w:rPr>
            <w:bCs/>
          </w:rPr>
          <w:delText xml:space="preserve">d their combinations thereof </w:delText>
        </w:r>
      </w:del>
      <w:r w:rsidR="00824652">
        <w:rPr>
          <w:bCs/>
        </w:rPr>
        <w:t>are</w:t>
      </w:r>
      <w:proofErr w:type="spellEnd"/>
      <w:r w:rsidR="00E968A4">
        <w:rPr>
          <w:bCs/>
        </w:rPr>
        <w:t xml:space="preserve"> </w:t>
      </w:r>
      <w:del w:id="91" w:author="Dan Olson" w:date="2019-02-04T15:37:00Z">
        <w:r w:rsidR="00E968A4" w:rsidDel="0056792E">
          <w:rPr>
            <w:bCs/>
          </w:rPr>
          <w:delText xml:space="preserve">systematically </w:delText>
        </w:r>
      </w:del>
      <w:r w:rsidR="00E968A4">
        <w:rPr>
          <w:bCs/>
        </w:rPr>
        <w:t xml:space="preserve">evaluated by generating </w:t>
      </w:r>
      <w:ins w:id="92" w:author="Dan Olson" w:date="2019-02-04T15:36:00Z">
        <w:r w:rsidR="0056792E">
          <w:rPr>
            <w:bCs/>
          </w:rPr>
          <w:t xml:space="preserve">a set of </w:t>
        </w:r>
      </w:ins>
      <w:r w:rsidR="00824652">
        <w:rPr>
          <w:bCs/>
        </w:rPr>
        <w:t>unique</w:t>
      </w:r>
      <w:ins w:id="93" w:author="Dan Olson" w:date="2019-02-04T15:36:00Z">
        <w:r w:rsidR="0056792E">
          <w:rPr>
            <w:bCs/>
          </w:rPr>
          <w:t xml:space="preserve"> flux solutions for cellobiose to ethanol conversion</w:t>
        </w:r>
      </w:ins>
      <w:ins w:id="94" w:author="Dan Olson" w:date="2019-02-04T15:37:00Z">
        <w:r w:rsidR="0056792E">
          <w:rPr>
            <w:bCs/>
          </w:rPr>
          <w:t xml:space="preserve"> (i.e. elementary flux modes or EFMs)</w:t>
        </w:r>
      </w:ins>
      <w:ins w:id="95" w:author="Dan Olson" w:date="2019-02-04T15:36:00Z">
        <w:r w:rsidR="0056792E">
          <w:rPr>
            <w:bCs/>
          </w:rPr>
          <w:t xml:space="preserve"> which contain one or more of the inter</w:t>
        </w:r>
      </w:ins>
      <w:ins w:id="96" w:author="Dan Olson" w:date="2019-02-04T15:37:00Z">
        <w:r w:rsidR="0056792E">
          <w:rPr>
            <w:bCs/>
          </w:rPr>
          <w:t>ventions</w:t>
        </w:r>
      </w:ins>
      <w:del w:id="97" w:author="Dan Olson" w:date="2019-02-04T15:37:00Z">
        <w:r w:rsidR="00824652" w:rsidDel="0056792E">
          <w:rPr>
            <w:bCs/>
          </w:rPr>
          <w:delText xml:space="preserve"> </w:delText>
        </w:r>
        <w:r w:rsidR="00E968A4" w:rsidDel="0056792E">
          <w:rPr>
            <w:bCs/>
          </w:rPr>
          <w:delText>elementary flux modes (EFMs) which possess them</w:delText>
        </w:r>
      </w:del>
      <w:r w:rsidR="00E968A4">
        <w:rPr>
          <w:bCs/>
        </w:rPr>
        <w:t xml:space="preserve">.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ins w:id="98" w:author="Dan Olson" w:date="2019-02-04T15:40:00Z">
        <w:r w:rsidR="0056792E">
          <w:rPr>
            <w:bCs/>
          </w:rPr>
          <w:t>to give us a comprehensi</w:t>
        </w:r>
      </w:ins>
      <w:ins w:id="99" w:author="Dan Olson" w:date="2019-02-04T15:41:00Z">
        <w:r w:rsidR="0056792E">
          <w:rPr>
            <w:bCs/>
          </w:rPr>
          <w:t xml:space="preserve">ve view of the thermodynamic landscape, </w:t>
        </w:r>
      </w:ins>
      <w:ins w:id="100" w:author="Dan Olson" w:date="2019-02-04T15:42:00Z">
        <w:r w:rsidR="0056792E">
          <w:rPr>
            <w:bCs/>
          </w:rPr>
          <w:t>to</w:t>
        </w:r>
      </w:ins>
      <w:ins w:id="101" w:author="Dan Olson" w:date="2019-02-04T15:41:00Z">
        <w:r w:rsidR="0056792E">
          <w:rPr>
            <w:bCs/>
          </w:rPr>
          <w:t xml:space="preserve"> allow us to prioritize </w:t>
        </w:r>
      </w:ins>
      <w:ins w:id="102" w:author="Dan Olson" w:date="2019-02-04T15:42:00Z">
        <w:r w:rsidR="0056792E">
          <w:rPr>
            <w:bCs/>
          </w:rPr>
          <w:t>future</w:t>
        </w:r>
      </w:ins>
      <w:ins w:id="103" w:author="Dan Olson" w:date="2019-02-04T15:41:00Z">
        <w:r w:rsidR="0056792E">
          <w:rPr>
            <w:bCs/>
          </w:rPr>
          <w:t xml:space="preserve"> metabolic en</w:t>
        </w:r>
      </w:ins>
      <w:ins w:id="104" w:author="Dan Olson" w:date="2019-02-04T15:42:00Z">
        <w:r w:rsidR="0056792E">
          <w:rPr>
            <w:bCs/>
          </w:rPr>
          <w:t xml:space="preserve">gineering work. </w:t>
        </w:r>
      </w:ins>
      <w:del w:id="105" w:author="Dan Olson" w:date="2019-02-04T15:40:00Z">
        <w:r w:rsidR="00F80335" w:rsidDel="0056792E">
          <w:rPr>
            <w:bCs/>
          </w:rPr>
          <w:delText>and</w:delText>
        </w:r>
        <w:r w:rsidR="00300DF4" w:rsidRPr="009E3E15" w:rsidDel="0056792E">
          <w:rPr>
            <w:bCs/>
          </w:rPr>
          <w:delText xml:space="preserve"> </w:delText>
        </w:r>
        <w:r w:rsidR="00D44506" w:rsidRPr="009E3E15" w:rsidDel="0056792E">
          <w:rPr>
            <w:bCs/>
          </w:rPr>
          <w:delText>identified</w:delText>
        </w:r>
        <w:r w:rsidR="00300DF4" w:rsidRPr="009E3E15" w:rsidDel="0056792E">
          <w:rPr>
            <w:bCs/>
          </w:rPr>
          <w:delText xml:space="preserve"> </w:delText>
        </w:r>
        <w:r w:rsidR="009A0EF1" w:rsidRPr="009E3E15" w:rsidDel="0056792E">
          <w:rPr>
            <w:bCs/>
          </w:rPr>
          <w:delText xml:space="preserve">genetic variants of glycolysis with </w:delText>
        </w:r>
        <w:r w:rsidR="00824B2E" w:rsidDel="0056792E">
          <w:rPr>
            <w:bCs/>
          </w:rPr>
          <w:delText xml:space="preserve">malate shunt to have the least MDF </w:delText>
        </w:r>
        <w:r w:rsidR="00C34852" w:rsidRPr="00E370F6" w:rsidDel="0056792E">
          <w:rPr>
            <w:bCs/>
          </w:rPr>
          <w:delText xml:space="preserve">due </w:delText>
        </w:r>
        <w:r w:rsidR="00995632" w:rsidDel="0056792E">
          <w:rPr>
            <w:bCs/>
          </w:rPr>
          <w:delText xml:space="preserve">to </w:delText>
        </w:r>
        <w:r w:rsidR="00995632" w:rsidRPr="00E370F6" w:rsidDel="0056792E">
          <w:rPr>
            <w:bCs/>
          </w:rPr>
          <w:delText xml:space="preserve">constraints </w:delText>
        </w:r>
        <w:r w:rsidR="001558ED" w:rsidDel="0056792E">
          <w:rPr>
            <w:bCs/>
          </w:rPr>
          <w:delText xml:space="preserve">by </w:delText>
        </w:r>
        <w:r w:rsidR="00E370F6" w:rsidRPr="00E370F6" w:rsidDel="0056792E">
          <w:rPr>
            <w:bCs/>
          </w:rPr>
          <w:delText xml:space="preserve">physiological </w:delText>
        </w:r>
        <w:r w:rsidR="00C34852" w:rsidRPr="00E370F6" w:rsidDel="0056792E">
          <w:rPr>
            <w:bCs/>
          </w:rPr>
          <w:delText>CO2 concentrations</w:delText>
        </w:r>
        <w:r w:rsidR="001558ED" w:rsidDel="0056792E">
          <w:rPr>
            <w:bCs/>
          </w:rPr>
          <w:delText xml:space="preserve"> (similar to the wild-type case)</w:delText>
        </w:r>
        <w:r w:rsidR="00C34852" w:rsidRPr="00E370F6" w:rsidDel="0056792E">
          <w:rPr>
            <w:bCs/>
          </w:rPr>
          <w:delText xml:space="preserve"> </w:delText>
        </w:r>
        <w:r w:rsidR="00C12C02" w:rsidRPr="00E370F6" w:rsidDel="0056792E">
          <w:rPr>
            <w:bCs/>
          </w:rPr>
          <w:delText xml:space="preserve">suggesting the </w:delText>
        </w:r>
        <w:r w:rsidR="00E370F6" w:rsidRPr="00E370F6" w:rsidDel="0056792E">
          <w:rPr>
            <w:bCs/>
          </w:rPr>
          <w:delText>close proximity of PEPCK and CO2 generating reactions</w:delText>
        </w:r>
        <w:r w:rsidR="00C12C02" w:rsidRPr="00E370F6" w:rsidDel="0056792E">
          <w:rPr>
            <w:bCs/>
          </w:rPr>
          <w:delText xml:space="preserve"> to ensure malate</w:delText>
        </w:r>
        <w:r w:rsidR="00C12C02" w:rsidDel="0056792E">
          <w:rPr>
            <w:bCs/>
          </w:rPr>
          <w:delText xml:space="preserve"> shunt </w:delText>
        </w:r>
        <w:r w:rsidR="001558ED" w:rsidDel="0056792E">
          <w:rPr>
            <w:bCs/>
          </w:rPr>
          <w:delText>operability</w:delText>
        </w:r>
        <w:r w:rsidR="00C12C02" w:rsidDel="0056792E">
          <w:rPr>
            <w:bCs/>
          </w:rPr>
          <w:delText xml:space="preserve"> under wild-type conditions. We also observe that replacing GAPDH and PGK with </w:delText>
        </w:r>
        <w:r w:rsidR="00AB421A" w:rsidRPr="00AB421A" w:rsidDel="0056792E">
          <w:rPr>
            <w:bCs/>
          </w:rPr>
          <w:delText>NADP-dependent glyceraldehyde 3-phosphate dehydrogenase</w:delText>
        </w:r>
        <w:r w:rsidR="00793978" w:rsidRPr="009E3E15" w:rsidDel="0056792E">
          <w:rPr>
            <w:bCs/>
          </w:rPr>
          <w:delText xml:space="preserve"> (GAPN)</w:delText>
        </w:r>
        <w:r w:rsidR="00824B2E" w:rsidDel="0056792E">
          <w:rPr>
            <w:bCs/>
          </w:rPr>
          <w:delText xml:space="preserve"> </w:delText>
        </w:r>
        <w:r w:rsidR="00C12C02" w:rsidDel="0056792E">
          <w:rPr>
            <w:bCs/>
          </w:rPr>
          <w:delText>significantly improves the pathway MDF (&gt;4) and overcome</w:delText>
        </w:r>
        <w:r w:rsidR="00F062BC" w:rsidDel="0056792E">
          <w:rPr>
            <w:bCs/>
          </w:rPr>
          <w:delText>s</w:delText>
        </w:r>
        <w:r w:rsidR="00C12C02" w:rsidDel="0056792E">
          <w:rPr>
            <w:bCs/>
          </w:rPr>
          <w:delText xml:space="preserve"> thermodynamic hindrance of GAPDH</w:delText>
        </w:r>
        <w:r w:rsidR="00FA659A" w:rsidDel="0056792E">
          <w:rPr>
            <w:bCs/>
          </w:rPr>
          <w:delText xml:space="preserve"> </w:delText>
        </w:r>
        <w:r w:rsidR="00C34852" w:rsidDel="0056792E">
          <w:rPr>
            <w:bCs/>
          </w:rPr>
          <w:delText>(</w:delText>
        </w:r>
        <w:r w:rsidR="00C34852" w:rsidRPr="000858F6" w:rsidDel="0056792E">
          <w:rPr>
            <w:bCs/>
          </w:rPr>
          <w:delText>by replacing NADH with NADPH)</w:delText>
        </w:r>
        <w:r w:rsidR="00C34852" w:rsidDel="0056792E">
          <w:rPr>
            <w:bCs/>
          </w:rPr>
          <w:delText xml:space="preserve"> </w:delText>
        </w:r>
        <w:r w:rsidR="00C12C02" w:rsidDel="0056792E">
          <w:rPr>
            <w:bCs/>
          </w:rPr>
          <w:delText>under ethanol stress at the expense of ATP generation</w:delText>
        </w:r>
        <w:r w:rsidR="00824B2E" w:rsidDel="0056792E">
          <w:rPr>
            <w:bCs/>
          </w:rPr>
          <w:delText xml:space="preserve">.  </w:delText>
        </w:r>
        <w:r w:rsidR="00824B2E" w:rsidRPr="009E3E15" w:rsidDel="0056792E">
          <w:rPr>
            <w:bCs/>
          </w:rPr>
          <w:delText>Ultimately,</w:delText>
        </w:r>
        <w:r w:rsidR="00824B2E" w:rsidDel="0056792E">
          <w:rPr>
            <w:bCs/>
          </w:rPr>
          <w:delText xml:space="preserve"> </w:delText>
        </w:r>
        <w:r w:rsidR="00D91549" w:rsidDel="0056792E">
          <w:rPr>
            <w:bCs/>
          </w:rPr>
          <w:delText xml:space="preserve">the thermodynamic analysis of </w:delText>
        </w:r>
        <w:r w:rsidR="001558ED" w:rsidDel="0056792E">
          <w:rPr>
            <w:bCs/>
          </w:rPr>
          <w:delText>all possible</w:delText>
        </w:r>
        <w:r w:rsidR="00D91549" w:rsidDel="0056792E">
          <w:rPr>
            <w:bCs/>
          </w:rPr>
          <w:delText xml:space="preserve"> genetic interventions reveals that</w:delText>
        </w:r>
        <w:r w:rsidR="000978F0" w:rsidDel="0056792E">
          <w:rPr>
            <w:bCs/>
          </w:rPr>
          <w:delText xml:space="preserve"> </w:delText>
        </w:r>
        <w:r w:rsidR="00267F35" w:rsidDel="0056792E">
          <w:rPr>
            <w:bCs/>
          </w:rPr>
          <w:delText xml:space="preserve">changing the cofactor association of PFK reaction to ATP and </w:delText>
        </w:r>
        <w:r w:rsidR="000978F0" w:rsidDel="0056792E">
          <w:rPr>
            <w:bCs/>
          </w:rPr>
          <w:delText xml:space="preserve">ADH reaction to </w:delText>
        </w:r>
        <w:r w:rsidR="00D91549" w:rsidDel="0056792E">
          <w:rPr>
            <w:bCs/>
          </w:rPr>
          <w:delText xml:space="preserve">NADPH </w:delText>
        </w:r>
        <w:r w:rsidR="000978F0" w:rsidDel="0056792E">
          <w:rPr>
            <w:bCs/>
          </w:rPr>
          <w:delText xml:space="preserve">improves the driving force of ethanol production while allowing for ATP generation to </w:delText>
        </w:r>
        <w:r w:rsidR="00FA659A" w:rsidDel="0056792E">
          <w:rPr>
            <w:bCs/>
          </w:rPr>
          <w:delText>sustain</w:delText>
        </w:r>
        <w:r w:rsidR="000978F0" w:rsidDel="0056792E">
          <w:rPr>
            <w:bCs/>
          </w:rPr>
          <w:delText xml:space="preserve"> cell growth</w:delText>
        </w:r>
        <w:r w:rsidR="00FA659A" w:rsidDel="0056792E">
          <w:rPr>
            <w:bCs/>
          </w:rPr>
          <w:delText xml:space="preserve"> resulting in</w:delText>
        </w:r>
        <w:r w:rsidR="00300DF4" w:rsidRPr="009E3E15" w:rsidDel="0056792E">
          <w:rPr>
            <w:bCs/>
          </w:rPr>
          <w:delText xml:space="preserve"> an </w:delText>
        </w:r>
        <w:r w:rsidR="000978F0" w:rsidDel="0056792E">
          <w:rPr>
            <w:bCs/>
          </w:rPr>
          <w:delText xml:space="preserve">efficient </w:delText>
        </w:r>
        <w:r w:rsidR="00BC7A81" w:rsidRPr="009E3E15" w:rsidDel="0056792E">
          <w:rPr>
            <w:bCs/>
          </w:rPr>
          <w:delText xml:space="preserve">ethanol </w:delText>
        </w:r>
        <w:r w:rsidR="00300DF4" w:rsidRPr="009E3E15" w:rsidDel="0056792E">
          <w:rPr>
            <w:bCs/>
          </w:rPr>
          <w:delText>overproducing strain</w:delText>
        </w:r>
        <w:r w:rsidR="00595344" w:rsidDel="0056792E">
          <w:rPr>
            <w:bCs/>
          </w:rPr>
          <w:delText>.</w:delText>
        </w:r>
      </w:del>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commentRangeStart w:id="106"/>
      <w:r>
        <w:rPr>
          <w:b/>
          <w:bCs/>
          <w:noProof/>
        </w:rPr>
        <w:lastRenderedPageBreak/>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6"/>
      <w:r w:rsidR="00E62C61">
        <w:rPr>
          <w:rStyle w:val="CommentReference"/>
          <w:rFonts w:ascii="Liberation Serif" w:hAnsi="Liberation Serif" w:cs="Mangal"/>
          <w:color w:val="00000A"/>
          <w:lang w:eastAsia="zh-CN" w:bidi="hi-IN"/>
        </w:rPr>
        <w:commentReference w:id="106"/>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1) cellobiose hy</w:t>
      </w:r>
      <w:del w:id="107" w:author="Dan Olson" w:date="2019-02-04T13:27:00Z">
        <w:r w:rsidR="00011295" w:rsidDel="00E62C61">
          <w:rPr>
            <w:rFonts w:ascii="Times New Roman" w:hAnsi="Times New Roman" w:cs="Times New Roman"/>
            <w:i w:val="0"/>
            <w:color w:val="000000" w:themeColor="text1"/>
            <w:sz w:val="20"/>
          </w:rPr>
          <w:delText>dy</w:delText>
        </w:r>
      </w:del>
      <w:r w:rsidR="00011295">
        <w:rPr>
          <w:rFonts w:ascii="Times New Roman" w:hAnsi="Times New Roman" w:cs="Times New Roman"/>
          <w:i w:val="0"/>
          <w:color w:val="000000" w:themeColor="text1"/>
          <w:sz w:val="20"/>
        </w:rPr>
        <w:t>drolas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betaglucosidas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w:t>
      </w:r>
      <w:commentRangeStart w:id="108"/>
      <w:r>
        <w:t xml:space="preserve">Reaction in Wild-type </w:t>
      </w:r>
      <w:r w:rsidRPr="004B19BC">
        <w:rPr>
          <w:i/>
        </w:rPr>
        <w:t>C. thermocellum</w:t>
      </w:r>
      <w:r w:rsidRPr="004B19BC">
        <w:t xml:space="preserve"> and the corresponding replacements</w:t>
      </w:r>
      <w:r>
        <w:rPr>
          <w:i/>
        </w:rPr>
        <w:t xml:space="preserve"> </w:t>
      </w:r>
      <w:r>
        <w:t xml:space="preserve"> </w:t>
      </w:r>
      <w:commentRangeEnd w:id="108"/>
      <w:r w:rsidR="00E62C61">
        <w:rPr>
          <w:rStyle w:val="CommentReference"/>
          <w:rFonts w:ascii="Liberation Serif" w:hAnsi="Liberation Serif" w:cs="Mangal"/>
          <w:color w:val="00000A"/>
          <w:lang w:eastAsia="zh-CN" w:bidi="hi-IN"/>
        </w:rPr>
        <w:commentReference w:id="108"/>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 xml:space="preserve">pi + </w:t>
            </w:r>
            <w:proofErr w:type="spellStart"/>
            <w:r w:rsidRPr="00DC33EF">
              <w:rPr>
                <w:rFonts w:eastAsia="Times New Roman"/>
                <w:color w:val="000000"/>
                <w:sz w:val="22"/>
                <w:szCs w:val="22"/>
              </w:rPr>
              <w:t>cellb</w:t>
            </w:r>
            <w:proofErr w:type="spellEnd"/>
            <w:r w:rsidRPr="00DC33EF">
              <w:rPr>
                <w:rFonts w:eastAsia="Times New Roman"/>
                <w:color w:val="000000"/>
                <w:sz w:val="22"/>
                <w:szCs w:val="22"/>
              </w:rPr>
              <w:t xml:space="preserve"> &lt;=&gt; </w:t>
            </w:r>
            <w:proofErr w:type="spellStart"/>
            <w:r w:rsidRPr="00DC33EF">
              <w:rPr>
                <w:rFonts w:eastAsia="Times New Roman"/>
                <w:color w:val="000000"/>
                <w:sz w:val="22"/>
                <w:szCs w:val="22"/>
              </w:rPr>
              <w:t>glc</w:t>
            </w:r>
            <w:proofErr w:type="spellEnd"/>
            <w:r w:rsidRPr="00DC33EF">
              <w:rPr>
                <w:rFonts w:eastAsia="Times New Roman"/>
                <w:color w:val="000000"/>
                <w:sz w:val="22"/>
                <w:szCs w:val="22"/>
              </w:rPr>
              <w:t>-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ellb</w:t>
            </w:r>
            <w:proofErr w:type="spellEnd"/>
            <w:r w:rsidRPr="00837B2F">
              <w:rPr>
                <w:rFonts w:eastAsia="Times New Roman"/>
                <w:color w:val="000000"/>
                <w:sz w:val="22"/>
                <w:szCs w:val="22"/>
              </w:rPr>
              <w:t xml:space="preserve"> + h2o &lt;=&gt;2 </w:t>
            </w:r>
            <w:proofErr w:type="spellStart"/>
            <w:r w:rsidRPr="00837B2F">
              <w:rPr>
                <w:rFonts w:eastAsia="Times New Roman"/>
                <w:color w:val="000000"/>
                <w:sz w:val="22"/>
                <w:szCs w:val="22"/>
              </w:rPr>
              <w:t>glc</w:t>
            </w:r>
            <w:proofErr w:type="spellEnd"/>
            <w:r w:rsidRPr="00837B2F">
              <w:rPr>
                <w:rFonts w:eastAsia="Times New Roman"/>
                <w:color w:val="000000"/>
                <w:sz w:val="22"/>
                <w:szCs w:val="22"/>
              </w:rPr>
              <w:t>-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gdp</w:t>
            </w:r>
            <w:proofErr w:type="spellEnd"/>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adp</w:t>
            </w:r>
            <w:proofErr w:type="spellEnd"/>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f6p &lt;=&gt; pi + </w:t>
            </w:r>
            <w:proofErr w:type="spellStart"/>
            <w:r w:rsidRPr="00837B2F">
              <w:rPr>
                <w:rFonts w:eastAsia="Times New Roman"/>
                <w:color w:val="000000"/>
                <w:sz w:val="22"/>
                <w:szCs w:val="22"/>
              </w:rPr>
              <w:t>fdp</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f6p &lt;=&gt; </w:t>
            </w: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fdp</w:t>
            </w:r>
            <w:proofErr w:type="spellEnd"/>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i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g3p &lt;=&gt;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g3p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h2o &lt;=&gt; 3pg + </w:t>
            </w:r>
            <w:proofErr w:type="spellStart"/>
            <w:r w:rsidRPr="00837B2F">
              <w:rPr>
                <w:rFonts w:eastAsia="Times New Roman"/>
                <w:color w:val="000000"/>
                <w:sz w:val="22"/>
                <w:szCs w:val="22"/>
              </w:rPr>
              <w:t>nadph</w:t>
            </w:r>
            <w:proofErr w:type="spellEnd"/>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co2 + pep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mal-L &lt;=&gt;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co2 + </w:t>
            </w:r>
            <w:proofErr w:type="spellStart"/>
            <w:r w:rsidRPr="00837B2F">
              <w:rPr>
                <w:rFonts w:eastAsia="Times New Roman"/>
                <w:color w:val="000000"/>
                <w:sz w:val="22"/>
                <w:szCs w:val="22"/>
              </w:rPr>
              <w:t>pyr</w:t>
            </w:r>
            <w:proofErr w:type="spellEnd"/>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ox</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h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rd</w:t>
            </w:r>
            <w:proofErr w:type="spellEnd"/>
            <w:r w:rsidRPr="00837B2F">
              <w:rPr>
                <w:rFonts w:eastAsia="Times New Roman"/>
                <w:color w:val="000000"/>
                <w:sz w:val="22"/>
                <w:szCs w:val="22"/>
              </w:rPr>
              <w:t xml:space="preserve">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5E06816B" w14:textId="72B67149" w:rsidR="00DB0E8D" w:rsidRDefault="00F172B5" w:rsidP="00DB0E8D">
      <w:pPr>
        <w:pStyle w:val="Heading1"/>
        <w:numPr>
          <w:ilvl w:val="0"/>
          <w:numId w:val="0"/>
        </w:numPr>
        <w:rPr>
          <w:ins w:id="109" w:author="Dan Olson" w:date="2019-02-06T15:13:00Z"/>
          <w:sz w:val="28"/>
        </w:rPr>
      </w:pPr>
      <w:r w:rsidRPr="00ED62F9">
        <w:rPr>
          <w:sz w:val="28"/>
        </w:rPr>
        <w:t>Results and discussion</w:t>
      </w:r>
    </w:p>
    <w:p w14:paraId="5C24E3A5" w14:textId="7811ABCD" w:rsidR="00DB0E8D" w:rsidRPr="00DB0E8D" w:rsidRDefault="00DB0E8D">
      <w:pPr>
        <w:pStyle w:val="Heading2"/>
        <w:rPr>
          <w:ins w:id="110" w:author="Dan Olson" w:date="2019-02-06T15:14:00Z"/>
        </w:rPr>
        <w:pPrChange w:id="111" w:author="Dan Olson" w:date="2019-02-06T15:15:00Z">
          <w:pPr/>
        </w:pPrChange>
      </w:pPr>
      <w:ins w:id="112" w:author="Dan Olson" w:date="2019-02-06T15:14:00Z">
        <w:r w:rsidRPr="00DB0E8D">
          <w:t>Determining the cause of ethanol inhibition</w:t>
        </w:r>
      </w:ins>
    </w:p>
    <w:p w14:paraId="58F8C192" w14:textId="17D40155" w:rsidR="00DB0E8D" w:rsidRDefault="00DB0E8D">
      <w:pPr>
        <w:rPr>
          <w:ins w:id="113" w:author="Dan Olson" w:date="2019-02-06T15:14:00Z"/>
          <w:lang w:eastAsia="ko-KR"/>
        </w:rPr>
      </w:pPr>
      <w:ins w:id="114" w:author="Dan Olson" w:date="2019-02-06T15:16:00Z">
        <w:r>
          <w:rPr>
            <w:lang w:eastAsia="ko-KR"/>
          </w:rPr>
          <w:t>In a previous study</w:t>
        </w:r>
      </w:ins>
      <w:ins w:id="115" w:author="Dan Olson" w:date="2019-02-06T15:23:00Z">
        <w:r>
          <w:rPr>
            <w:lang w:eastAsia="ko-KR"/>
          </w:rPr>
          <w:t>,</w:t>
        </w:r>
      </w:ins>
      <w:ins w:id="116" w:author="Dan Olson" w:date="2019-02-06T15:16:00Z">
        <w:r>
          <w:rPr>
            <w:lang w:eastAsia="ko-KR"/>
          </w:rPr>
          <w:t xml:space="preserve"> the </w:t>
        </w:r>
      </w:ins>
      <w:ins w:id="117" w:author="Dan Olson" w:date="2019-02-06T15:17:00Z">
        <w:r>
          <w:rPr>
            <w:lang w:eastAsia="ko-KR"/>
          </w:rPr>
          <w:t xml:space="preserve">addition of ethanol was shown to inhibit </w:t>
        </w:r>
        <w:r w:rsidRPr="00DB0E8D">
          <w:rPr>
            <w:i/>
            <w:lang w:eastAsia="ko-KR"/>
            <w:rPrChange w:id="118" w:author="Dan Olson" w:date="2019-02-06T15:17:00Z">
              <w:rPr>
                <w:lang w:eastAsia="ko-KR"/>
              </w:rPr>
            </w:rPrChange>
          </w:rPr>
          <w:t>C. thermocellum</w:t>
        </w:r>
        <w:r>
          <w:rPr>
            <w:lang w:eastAsia="ko-KR"/>
          </w:rPr>
          <w:t xml:space="preserve"> metabolism at the GAPDH reaction </w:t>
        </w:r>
        <w:r>
          <w:fldChar w:fldCharType="begin"/>
        </w:r>
        <w: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Pr>
            <w:noProof/>
          </w:rPr>
          <w:t>[1]</w:t>
        </w:r>
        <w:r>
          <w:fldChar w:fldCharType="end"/>
        </w:r>
        <w:r>
          <w:t xml:space="preserve">. </w:t>
        </w:r>
      </w:ins>
      <w:ins w:id="119" w:author="Dan Olson" w:date="2019-02-06T15:23:00Z">
        <w:r>
          <w:t xml:space="preserve">Although Tian et al. suggested that the inhibition </w:t>
        </w:r>
      </w:ins>
      <w:ins w:id="120" w:author="Dan Olson" w:date="2019-02-06T15:24:00Z">
        <w:r>
          <w:t xml:space="preserve">was due to regulatory behavior, an alternative hypothesis is that the inhibition was due to </w:t>
        </w:r>
      </w:ins>
      <w:ins w:id="121" w:author="Dan Olson" w:date="2019-02-06T15:25:00Z">
        <w:r>
          <w:t>one or more reactions reaching thermodynamic equilibrium. To test this hypothesis, we re-analyzed the data from Tian et al.</w:t>
        </w:r>
      </w:ins>
      <w:ins w:id="122" w:author="Dan Olson" w:date="2019-02-06T15:26:00Z">
        <w:r>
          <w:t xml:space="preserve"> using the MDF thermodynamic analysis framework developed by Noor et al. ().</w:t>
        </w:r>
      </w:ins>
      <w:ins w:id="123" w:author="Dan Olson" w:date="2019-02-06T15:23:00Z">
        <w:r>
          <w:t xml:space="preserve"> </w:t>
        </w:r>
      </w:ins>
    </w:p>
    <w:p w14:paraId="4BB6CFB8" w14:textId="77777777" w:rsidR="00DB0E8D" w:rsidRPr="00DB0E8D" w:rsidRDefault="00DB0E8D">
      <w:pPr>
        <w:rPr>
          <w:rPrChange w:id="124" w:author="Dan Olson" w:date="2019-02-06T15:13:00Z">
            <w:rPr>
              <w:sz w:val="28"/>
            </w:rPr>
          </w:rPrChange>
        </w:rPr>
        <w:pPrChange w:id="125" w:author="Dan Olson" w:date="2019-02-06T15:13:00Z">
          <w:pPr>
            <w:pStyle w:val="Heading1"/>
            <w:numPr>
              <w:numId w:val="0"/>
            </w:numPr>
            <w:ind w:left="0" w:firstLine="0"/>
          </w:pPr>
        </w:pPrChange>
      </w:pPr>
    </w:p>
    <w:p w14:paraId="447AA849" w14:textId="38DB6FFB" w:rsidR="00F172B5" w:rsidRPr="00F172B5" w:rsidDel="00DB0E8D" w:rsidRDefault="00255315">
      <w:pPr>
        <w:pStyle w:val="Heading2"/>
        <w:rPr>
          <w:del w:id="126" w:author="Dan Olson" w:date="2019-02-06T15:26:00Z"/>
        </w:rPr>
        <w:pPrChange w:id="127" w:author="Dan Olson" w:date="2019-02-06T15:15:00Z">
          <w:pPr>
            <w:pStyle w:val="Heading2"/>
            <w:spacing w:line="480" w:lineRule="auto"/>
          </w:pPr>
        </w:pPrChange>
      </w:pPr>
      <w:del w:id="128" w:author="Dan Olson" w:date="2019-02-06T15:26:00Z">
        <w:r w:rsidDel="00DB0E8D">
          <w:delText>M</w:delText>
        </w:r>
        <w:r w:rsidRPr="00F172B5" w:rsidDel="00DB0E8D">
          <w:delText>etabolite dataset</w:delText>
        </w:r>
        <w:r w:rsidDel="00DB0E8D">
          <w:delText xml:space="preserve"> </w:delText>
        </w:r>
      </w:del>
    </w:p>
    <w:p w14:paraId="3194F80E" w14:textId="3F943DCE" w:rsidR="00DB0E8D" w:rsidRPr="00DB0E8D" w:rsidRDefault="00C7782A" w:rsidP="00C40DC6">
      <w:pPr>
        <w:spacing w:line="480" w:lineRule="auto"/>
        <w:jc w:val="both"/>
        <w:rPr>
          <w:ins w:id="129" w:author="Dan Olson" w:date="2019-02-06T15:32:00Z"/>
        </w:rPr>
      </w:pPr>
      <w:del w:id="130" w:author="Dan Olson" w:date="2019-02-06T15:26:00Z">
        <w:r w:rsidDel="00DB0E8D">
          <w:delText xml:space="preserve">In this study, </w:delText>
        </w:r>
        <w:r w:rsidR="00D72FF6" w:rsidDel="00DB0E8D">
          <w:delText xml:space="preserve">we have used metabolomic dataset </w:delText>
        </w:r>
        <w:r w:rsidR="00A900D2" w:rsidRPr="00F172B5" w:rsidDel="00DB0E8D">
          <w:delText xml:space="preserve">from </w:delText>
        </w:r>
        <w:r w:rsidR="00D72FF6" w:rsidDel="00DB0E8D">
          <w:delText xml:space="preserve">the work by </w:delText>
        </w:r>
        <w:r w:rsidR="00A900D2" w:rsidRPr="00F172B5" w:rsidDel="00DB0E8D">
          <w:delText xml:space="preserve">Tian </w:delText>
        </w:r>
        <w:r w:rsidR="002D5460" w:rsidDel="00DB0E8D">
          <w:delText>et al</w:delText>
        </w:r>
        <w:r w:rsidR="00A900D2" w:rsidRPr="00F172B5" w:rsidDel="00DB0E8D">
          <w:delText xml:space="preserve"> 2017</w:delText>
        </w:r>
        <w:r w:rsidR="00D72FF6" w:rsidDel="00DB0E8D">
          <w:delText xml:space="preserve"> </w:delText>
        </w:r>
        <w:r w:rsidR="00D72FF6" w:rsidDel="00DB0E8D">
          <w:fldChar w:fldCharType="begin"/>
        </w:r>
        <w:r w:rsidR="006225AE" w:rsidDel="00DB0E8D">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D72FF6" w:rsidDel="00DB0E8D">
          <w:fldChar w:fldCharType="separate"/>
        </w:r>
        <w:r w:rsidR="006225AE" w:rsidDel="00DB0E8D">
          <w:rPr>
            <w:noProof/>
          </w:rPr>
          <w:delText>[1]</w:delText>
        </w:r>
        <w:r w:rsidR="00D72FF6" w:rsidDel="00DB0E8D">
          <w:fldChar w:fldCharType="end"/>
        </w:r>
        <w:r w:rsidR="00D72FF6" w:rsidDel="00DB0E8D">
          <w:delText xml:space="preserve"> </w:delText>
        </w:r>
        <w:r w:rsidR="00A900D2" w:rsidRPr="00F172B5" w:rsidDel="00DB0E8D">
          <w:delText xml:space="preserve">. </w:delText>
        </w:r>
      </w:del>
      <w:r w:rsidR="00A900D2" w:rsidRPr="00F172B5">
        <w:t xml:space="preserve">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w:t>
      </w:r>
      <w:del w:id="131" w:author="Dan Olson" w:date="2019-02-04T15:42:00Z">
        <w:r w:rsidR="00B32B68" w:rsidDel="0056792E">
          <w:delText xml:space="preserve">each </w:delText>
        </w:r>
      </w:del>
      <w:r w:rsidR="00B32B68">
        <w:t>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w:t>
      </w:r>
      <w:del w:id="132" w:author="Dan Olson" w:date="2019-02-06T16:16:00Z">
        <w:r w:rsidR="00A900D2" w:rsidRPr="00F172B5" w:rsidDel="00785841">
          <w:delText xml:space="preserve"> </w:delText>
        </w:r>
      </w:del>
      <w:r w:rsidR="00FB2C30">
        <w:t xml:space="preserve"> 40 g/L, </w:t>
      </w:r>
      <w:ins w:id="133" w:author="Dan Olson" w:date="2019-02-06T15:30:00Z">
        <w:r w:rsidR="00DB0E8D">
          <w:t xml:space="preserve">the point at which growth is inhibited. </w:t>
        </w:r>
      </w:ins>
      <w:del w:id="134" w:author="Dan Olson" w:date="2019-02-06T15:31:00Z">
        <w:r w:rsidR="00FB2C30" w:rsidDel="00DB0E8D">
          <w:delText>which has been estimated as the</w:delText>
        </w:r>
        <w:r w:rsidR="00A900D2" w:rsidRPr="00F172B5" w:rsidDel="00DB0E8D">
          <w:delText xml:space="preserve"> minimum titer for commercial viability</w:delText>
        </w:r>
        <w:r w:rsidR="00FB2C30" w:rsidDel="00DB0E8D">
          <w:delText xml:space="preserve"> </w:delText>
        </w:r>
        <w:r w:rsidR="00FB2C30" w:rsidDel="00DB0E8D">
          <w:fldChar w:fldCharType="begin"/>
        </w:r>
        <w:r w:rsidR="006225AE" w:rsidDel="00DB0E8D">
          <w:del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delInstrText>
        </w:r>
        <w:r w:rsidR="00FB2C30" w:rsidDel="00DB0E8D">
          <w:fldChar w:fldCharType="separate"/>
        </w:r>
        <w:r w:rsidR="006225AE" w:rsidDel="00DB0E8D">
          <w:rPr>
            <w:noProof/>
          </w:rPr>
          <w:delText>[6]</w:delText>
        </w:r>
        <w:r w:rsidR="00FB2C30" w:rsidDel="00DB0E8D">
          <w:fldChar w:fldCharType="end"/>
        </w:r>
        <w:r w:rsidR="00A900D2" w:rsidRPr="00F172B5" w:rsidDel="00DB0E8D">
          <w:delText>.</w:delText>
        </w:r>
        <w:r w:rsidR="00A900D2" w:rsidDel="00DB0E8D">
          <w:delText xml:space="preserve"> </w:delText>
        </w:r>
      </w:del>
      <w:r w:rsidR="00A650D0">
        <w:t xml:space="preserve">The depletion of extracellular cellobiose </w:t>
      </w:r>
      <w:del w:id="135" w:author="Dan Olson" w:date="2019-02-06T15:31:00Z">
        <w:r w:rsidR="00A650D0" w:rsidDel="00DB0E8D">
          <w:delText xml:space="preserve">pool </w:delText>
        </w:r>
      </w:del>
      <w:r w:rsidR="00A650D0">
        <w:t>and increase in fermentation product</w:t>
      </w:r>
      <w:ins w:id="136" w:author="Dan Olson" w:date="2019-02-06T15:31:00Z">
        <w:r w:rsidR="00DB0E8D">
          <w:t xml:space="preserve">s, </w:t>
        </w:r>
      </w:ins>
      <w:del w:id="137" w:author="Dan Olson" w:date="2019-02-06T15:31:00Z">
        <w:r w:rsidR="00A650D0" w:rsidDel="00DB0E8D">
          <w:delText xml:space="preserve"> (</w:delText>
        </w:r>
      </w:del>
      <w:r w:rsidR="00A650D0">
        <w:t>such as lactate, acetate, ethanol</w:t>
      </w:r>
      <w:ins w:id="138" w:author="Dan Olson" w:date="2019-02-06T15:31:00Z">
        <w:r w:rsidR="00DB0E8D">
          <w:t xml:space="preserve"> </w:t>
        </w:r>
      </w:ins>
      <w:del w:id="139" w:author="Dan Olson" w:date="2019-02-06T15:31:00Z">
        <w:r w:rsidR="00A650D0" w:rsidDel="00DB0E8D">
          <w:delText>)</w:delText>
        </w:r>
      </w:del>
      <w:r w:rsidR="00A650D0">
        <w:t xml:space="preserve"> </w:t>
      </w:r>
      <w:del w:id="140" w:author="Dan Olson" w:date="2019-02-06T15:31:00Z">
        <w:r w:rsidR="00A650D0" w:rsidRPr="00785841" w:rsidDel="00DB0E8D">
          <w:rPr>
            <w:highlight w:val="yellow"/>
            <w:rPrChange w:id="141" w:author="Dan Olson" w:date="2019-02-06T16:15:00Z">
              <w:rPr/>
            </w:rPrChange>
          </w:rPr>
          <w:delText>pools</w:delText>
        </w:r>
        <w:r w:rsidR="00F172B5" w:rsidRPr="00785841" w:rsidDel="00DB0E8D">
          <w:rPr>
            <w:highlight w:val="yellow"/>
            <w:rPrChange w:id="142" w:author="Dan Olson" w:date="2019-02-06T16:15:00Z">
              <w:rPr/>
            </w:rPrChange>
          </w:rPr>
          <w:delText xml:space="preserve"> </w:delText>
        </w:r>
      </w:del>
      <w:r w:rsidR="00F172B5" w:rsidRPr="00785841">
        <w:rPr>
          <w:highlight w:val="yellow"/>
          <w:rPrChange w:id="143" w:author="Dan Olson" w:date="2019-02-06T16:15:00Z">
            <w:rPr/>
          </w:rPrChange>
        </w:rPr>
        <w:t>(Supplementary table FFF</w:t>
      </w:r>
      <w:r w:rsidR="00F172B5" w:rsidRPr="00296DD2">
        <w:t>),</w:t>
      </w:r>
      <w:r w:rsidR="00F172B5" w:rsidRPr="00F172B5">
        <w:t xml:space="preserve"> </w:t>
      </w:r>
      <w:del w:id="144" w:author="Dan Olson" w:date="2019-02-04T15:50:00Z">
        <w:r w:rsidR="00A650D0" w:rsidDel="00C2091F">
          <w:delText>clearly indicates</w:delText>
        </w:r>
      </w:del>
      <w:ins w:id="145" w:author="Dan Olson" w:date="2019-02-04T15:50:00Z">
        <w:r w:rsidR="00C2091F">
          <w:t>shows</w:t>
        </w:r>
      </w:ins>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ins w:id="146" w:author="Dan Olson" w:date="2019-02-06T15:32:00Z">
        <w:r w:rsidR="00DB0E8D">
          <w:t xml:space="preserve"> for those timepoints</w:t>
        </w:r>
      </w:ins>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w:t>
      </w:r>
      <w:del w:id="147" w:author="Dan Olson" w:date="2019-02-04T15:43:00Z">
        <w:r w:rsidR="00586ED7" w:rsidDel="0056792E">
          <w:delText>that the system is thermodynamically infeasible</w:delText>
        </w:r>
        <w:r w:rsidR="003059C2" w:rsidDel="0056792E">
          <w:delText xml:space="preserve"> for ethanol production</w:delText>
        </w:r>
      </w:del>
      <w:ins w:id="148" w:author="Dan Olson" w:date="2019-02-04T15:43:00Z">
        <w:r w:rsidR="0056792E">
          <w:t>a lack of flux from cellobiose to ethanol (</w:t>
        </w:r>
      </w:ins>
      <w:ins w:id="149" w:author="Dan Olson" w:date="2019-02-04T15:51:00Z">
        <w:r w:rsidR="00C2091F">
          <w:t xml:space="preserve">which could be due to a </w:t>
        </w:r>
      </w:ins>
      <w:ins w:id="150" w:author="Dan Olson" w:date="2019-02-06T15:34:00Z">
        <w:r w:rsidR="00DB0E8D">
          <w:t xml:space="preserve">regulatory event or </w:t>
        </w:r>
      </w:ins>
      <w:ins w:id="151" w:author="Dan Olson" w:date="2019-02-04T15:51:00Z">
        <w:r w:rsidR="00C2091F">
          <w:t xml:space="preserve">thermodynamic </w:t>
        </w:r>
      </w:ins>
      <w:ins w:id="152" w:author="Dan Olson" w:date="2019-02-06T15:34:00Z">
        <w:r w:rsidR="00DB0E8D">
          <w:t>equilibrium</w:t>
        </w:r>
      </w:ins>
      <w:ins w:id="153" w:author="Dan Olson" w:date="2019-02-04T15:51:00Z">
        <w:r w:rsidR="00C2091F">
          <w:t>)</w:t>
        </w:r>
      </w:ins>
      <w:r w:rsidR="00586ED7">
        <w:t>.</w:t>
      </w:r>
      <w:r w:rsidR="003059C2">
        <w:t xml:space="preserve"> </w:t>
      </w:r>
      <w:ins w:id="154" w:author="Dan Olson" w:date="2019-02-06T15:33:00Z">
        <w:r w:rsidR="00DB0E8D">
          <w:t xml:space="preserve">If the </w:t>
        </w:r>
      </w:ins>
      <w:ins w:id="155" w:author="Dan Olson" w:date="2019-02-06T15:34:00Z">
        <w:r w:rsidR="00DB0E8D">
          <w:t xml:space="preserve">pathway inhibition is due to a regulatory event, we would expect </w:t>
        </w:r>
      </w:ins>
      <w:ins w:id="156" w:author="Dan Olson" w:date="2019-02-06T15:36:00Z">
        <w:r w:rsidR="00DB0E8D">
          <w:t xml:space="preserve">the </w:t>
        </w:r>
        <w:commentRangeStart w:id="157"/>
        <w:r w:rsidR="00DB0E8D">
          <w:t>∆G</w:t>
        </w:r>
        <w:r w:rsidR="00DB0E8D" w:rsidRPr="00DB0E8D">
          <w:rPr>
            <w:vertAlign w:val="subscript"/>
            <w:rPrChange w:id="158" w:author="Dan Olson" w:date="2019-02-06T15:36:00Z">
              <w:rPr/>
            </w:rPrChange>
          </w:rPr>
          <w:t>r</w:t>
        </w:r>
        <w:r w:rsidR="00DB0E8D">
          <w:t xml:space="preserve"> </w:t>
        </w:r>
        <w:commentRangeEnd w:id="157"/>
        <w:r w:rsidR="00DB0E8D">
          <w:rPr>
            <w:rStyle w:val="CommentReference"/>
            <w:rFonts w:ascii="Liberation Serif" w:hAnsi="Liberation Serif" w:cs="Mangal"/>
            <w:color w:val="00000A"/>
            <w:lang w:eastAsia="zh-CN" w:bidi="hi-IN"/>
          </w:rPr>
          <w:commentReference w:id="157"/>
        </w:r>
        <w:r w:rsidR="00DB0E8D">
          <w:t>for the GAPDH reaction to have a large negative value.</w:t>
        </w:r>
      </w:ins>
      <w:ins w:id="159" w:author="Dan Olson" w:date="2019-02-06T15:37:00Z">
        <w:r w:rsidR="00DB0E8D">
          <w:t xml:space="preserve"> If the pathway inhibition is due to thermodynamic equilibrium, we would expect the ∆G</w:t>
        </w:r>
        <w:r w:rsidR="00DB0E8D" w:rsidRPr="00DD0435">
          <w:rPr>
            <w:vertAlign w:val="subscript"/>
          </w:rPr>
          <w:t>r</w:t>
        </w:r>
        <w:r w:rsidR="00DB0E8D">
          <w:t xml:space="preserve"> to have a value close to </w:t>
        </w:r>
      </w:ins>
      <w:ins w:id="160" w:author="Dan Olson" w:date="2019-02-06T15:38:00Z">
        <w:r w:rsidR="00DB0E8D">
          <w:t>zero.</w:t>
        </w:r>
      </w:ins>
      <w:ins w:id="161" w:author="Dan Olson" w:date="2019-02-06T15:42:00Z">
        <w:r w:rsidR="00DB0E8D">
          <w:t xml:space="preserve"> In theory, we could determine the ∆G</w:t>
        </w:r>
        <w:r w:rsidR="00DB0E8D" w:rsidRPr="00DD0435">
          <w:rPr>
            <w:vertAlign w:val="subscript"/>
          </w:rPr>
          <w:t>r</w:t>
        </w:r>
        <w:r w:rsidR="00DB0E8D">
          <w:rPr>
            <w:vertAlign w:val="subscript"/>
          </w:rPr>
          <w:t xml:space="preserve"> </w:t>
        </w:r>
        <w:r w:rsidR="00DB0E8D">
          <w:t xml:space="preserve">of the GAPDH reaction by knowing the </w:t>
        </w:r>
      </w:ins>
      <w:ins w:id="162" w:author="Dan Olson" w:date="2019-02-06T15:43:00Z">
        <w:r w:rsidR="00DB0E8D">
          <w:t>absolute concentrations of the reactants (</w:t>
        </w:r>
        <w:commentRangeStart w:id="163"/>
        <w:r w:rsidR="00DB0E8D">
          <w:t xml:space="preserve">NAD+, Pi and </w:t>
        </w:r>
      </w:ins>
      <w:ins w:id="164" w:author="Dan Olson" w:date="2019-02-06T15:44:00Z">
        <w:r w:rsidR="00DB0E8D">
          <w:t xml:space="preserve">gap) and the products (NADH and 3pg), </w:t>
        </w:r>
      </w:ins>
      <w:commentRangeEnd w:id="163"/>
      <w:ins w:id="165" w:author="Dan Olson" w:date="2019-02-06T15:48:00Z">
        <w:r w:rsidR="00DB0E8D">
          <w:rPr>
            <w:rStyle w:val="CommentReference"/>
            <w:rFonts w:ascii="Liberation Serif" w:hAnsi="Liberation Serif" w:cs="Mangal"/>
            <w:color w:val="00000A"/>
            <w:lang w:eastAsia="zh-CN" w:bidi="hi-IN"/>
          </w:rPr>
          <w:commentReference w:id="163"/>
        </w:r>
      </w:ins>
      <w:ins w:id="166" w:author="Dan Olson" w:date="2019-02-06T15:44:00Z">
        <w:r w:rsidR="00DB0E8D">
          <w:t xml:space="preserve">however </w:t>
        </w:r>
      </w:ins>
      <w:ins w:id="167" w:author="Dan Olson" w:date="2019-02-06T15:45:00Z">
        <w:r w:rsidR="00DB0E8D">
          <w:t>the Tian et al. dataset only has data for some of those metabolites</w:t>
        </w:r>
      </w:ins>
      <w:ins w:id="168" w:author="Dan Olson" w:date="2019-02-06T15:46:00Z">
        <w:r w:rsidR="00DB0E8D">
          <w:t xml:space="preserve">. By building a thermodynamic model of the entire pathway, we can use data </w:t>
        </w:r>
        <w:r w:rsidR="00DB0E8D">
          <w:lastRenderedPageBreak/>
          <w:t>from other measured metabolites to further constrain the system.</w:t>
        </w:r>
      </w:ins>
      <w:ins w:id="169" w:author="Dan Olson" w:date="2019-02-06T15:47:00Z">
        <w:r w:rsidR="00DB0E8D">
          <w:t xml:space="preserve"> In addition, we need to </w:t>
        </w:r>
      </w:ins>
      <w:ins w:id="170" w:author="Dan Olson" w:date="2019-02-06T15:48:00Z">
        <w:r w:rsidR="00DB0E8D">
          <w:t>identify reasonable concentration ranges for non-measured metabolites.</w:t>
        </w:r>
      </w:ins>
    </w:p>
    <w:p w14:paraId="409DE2AD" w14:textId="25A74779" w:rsidR="00D322D1" w:rsidRDefault="00DB0E8D" w:rsidP="00DB0E8D">
      <w:pPr>
        <w:spacing w:line="480" w:lineRule="auto"/>
        <w:jc w:val="both"/>
        <w:rPr>
          <w:ins w:id="171" w:author="Dan Olson" w:date="2019-02-06T16:11:00Z"/>
        </w:rPr>
      </w:pPr>
      <w:ins w:id="172" w:author="Dan Olson" w:date="2019-02-06T15:47:00Z">
        <w:r>
          <w:t>Thus</w:t>
        </w:r>
      </w:ins>
      <w:ins w:id="173" w:author="Dan Olson" w:date="2019-02-06T15:48:00Z">
        <w:r>
          <w:t>,</w:t>
        </w:r>
      </w:ins>
      <w:ins w:id="174" w:author="Dan Olson" w:date="2019-02-06T15:47:00Z">
        <w:r>
          <w:t xml:space="preserve"> the goal of our initial analysis was to determine a set of </w:t>
        </w:r>
      </w:ins>
      <w:ins w:id="175" w:author="Dan Olson" w:date="2019-02-06T15:48:00Z">
        <w:r>
          <w:t xml:space="preserve">model parameters that </w:t>
        </w:r>
      </w:ins>
      <w:ins w:id="176" w:author="Dan Olson" w:date="2019-02-06T15:50:00Z">
        <w:r>
          <w:t>are thermodynamically feasible (i.e. positive MDF value) for all 3 timepoints of the no-ethanol control, and the first 2 timepoints of the ethanol-addition condition.</w:t>
        </w:r>
      </w:ins>
      <w:ins w:id="177" w:author="Dan Olson" w:date="2019-02-06T15:48:00Z">
        <w:r>
          <w:t xml:space="preserve"> </w:t>
        </w:r>
      </w:ins>
      <w:del w:id="178" w:author="Dan Olson" w:date="2019-02-06T15:51:00Z">
        <w:r w:rsidR="003059C2" w:rsidDel="00DB0E8D">
          <w:delText>Thus, we evaluate the thermodynamic feasibility</w:delText>
        </w:r>
        <w:r w:rsidR="00F172B5" w:rsidRPr="00F172B5" w:rsidDel="00DB0E8D">
          <w:delText xml:space="preserve"> of the measured metabolite concentrations (excluding cofactors) </w:delText>
        </w:r>
        <w:r w:rsidR="003059C2" w:rsidDel="00DB0E8D">
          <w:delText xml:space="preserve">by imposing the measured metabolite levels as constraints </w:delText>
        </w:r>
        <w:r w:rsidR="00214DE8" w:rsidDel="00DB0E8D">
          <w:delText xml:space="preserve">one at a time </w:delText>
        </w:r>
        <w:r w:rsidR="003059C2" w:rsidDel="00DB0E8D">
          <w:delText xml:space="preserve">on </w:delText>
        </w:r>
        <w:r w:rsidR="00F172B5" w:rsidRPr="00F172B5" w:rsidDel="00DB0E8D">
          <w:delText xml:space="preserve">our </w:delText>
        </w:r>
        <w:r w:rsidR="003059C2" w:rsidDel="00DB0E8D">
          <w:delText>WT pathway and calculating the pathway MDF</w:delText>
        </w:r>
        <w:r w:rsidR="00255315" w:rsidDel="00DB0E8D">
          <w:delText xml:space="preserve"> and checking for thermodynamic feasibility</w:delText>
        </w:r>
        <w:r w:rsidR="00C14A24" w:rsidDel="00DB0E8D">
          <w:delText xml:space="preserve"> (i.e. positive MDF)</w:delText>
        </w:r>
        <w:r w:rsidR="00255315" w:rsidDel="00DB0E8D">
          <w:delText xml:space="preserve"> for all but the final timepoint of ethanol added case</w:delText>
        </w:r>
        <w:r w:rsidR="00F172B5" w:rsidRPr="00F172B5" w:rsidDel="00DB0E8D">
          <w:delText xml:space="preserve">. </w:delText>
        </w:r>
      </w:del>
      <w:r w:rsidR="00F172B5" w:rsidRPr="00F172B5">
        <w:t xml:space="preserve">For each measured metabolite, we include an uncertainty factor of </w:t>
      </w:r>
      <w:r w:rsidR="003059C2">
        <w:t>1.5</w:t>
      </w:r>
      <w:r w:rsidR="00F172B5" w:rsidRPr="00F172B5">
        <w:t xml:space="preserve"> (see materials and methods for description)</w:t>
      </w:r>
      <w:r w:rsidR="003059C2">
        <w:t xml:space="preserve"> </w:t>
      </w:r>
      <w:del w:id="179" w:author="Dan Olson" w:date="2019-02-04T15:52:00Z">
        <w:r w:rsidR="003059C2" w:rsidDel="00C2091F">
          <w:delText xml:space="preserve">based on the variability </w:delText>
        </w:r>
        <w:r w:rsidR="00B32B68" w:rsidDel="00C2091F">
          <w:delText>across sample replicates</w:delText>
        </w:r>
      </w:del>
      <w:ins w:id="180" w:author="Dan Olson" w:date="2019-02-04T15:52:00Z">
        <w:r w:rsidR="00C2091F">
          <w:t>to account for quantification error</w:t>
        </w:r>
      </w:ins>
      <w:r w:rsidR="00214DE8">
        <w:t xml:space="preserve">. </w:t>
      </w:r>
      <w:ins w:id="181" w:author="Dan Olson" w:date="2019-02-06T15:58:00Z">
        <w:r w:rsidR="00D322D1">
          <w:t>Starting with the default metabolite concentration bounds propose</w:t>
        </w:r>
      </w:ins>
      <w:ins w:id="182" w:author="Dan Olson" w:date="2019-02-06T15:59:00Z">
        <w:r w:rsidR="00D322D1">
          <w:t xml:space="preserve">d by Noor et al., we relaxed several constraints </w:t>
        </w:r>
      </w:ins>
      <w:ins w:id="183" w:author="Dan Olson" w:date="2019-02-06T16:00:00Z">
        <w:r w:rsidR="00D322D1">
          <w:t>(</w:t>
        </w:r>
        <w:r w:rsidR="00D322D1" w:rsidRPr="00785841">
          <w:rPr>
            <w:highlight w:val="yellow"/>
            <w:rPrChange w:id="184" w:author="Dan Olson" w:date="2019-02-06T16:15:00Z">
              <w:rPr/>
            </w:rPrChange>
          </w:rPr>
          <w:t>Table iii</w:t>
        </w:r>
        <w:r w:rsidR="00D322D1">
          <w:t>)</w:t>
        </w:r>
      </w:ins>
      <w:ins w:id="185" w:author="Dan Olson" w:date="2019-02-06T16:14:00Z">
        <w:r w:rsidR="00785841">
          <w:t xml:space="preserve"> to allow the model MDF predictions to match </w:t>
        </w:r>
        <w:commentRangeStart w:id="186"/>
        <w:r w:rsidR="00785841">
          <w:t xml:space="preserve">our </w:t>
        </w:r>
      </w:ins>
      <w:ins w:id="187" w:author="Dan Olson" w:date="2019-02-06T16:17:00Z">
        <w:r w:rsidR="00785841">
          <w:t>known feasibility conditions</w:t>
        </w:r>
        <w:commentRangeEnd w:id="186"/>
        <w:r w:rsidR="00785841">
          <w:rPr>
            <w:rStyle w:val="CommentReference"/>
            <w:rFonts w:ascii="Liberation Serif" w:hAnsi="Liberation Serif" w:cs="Mangal"/>
            <w:color w:val="00000A"/>
            <w:lang w:eastAsia="zh-CN" w:bidi="hi-IN"/>
          </w:rPr>
          <w:commentReference w:id="186"/>
        </w:r>
      </w:ins>
      <w:ins w:id="188" w:author="Dan Olson" w:date="2019-02-06T16:00:00Z">
        <w:r w:rsidR="00D322D1">
          <w:t>.</w:t>
        </w:r>
      </w:ins>
    </w:p>
    <w:p w14:paraId="0EA9F84E" w14:textId="54CECA45" w:rsidR="003C490F" w:rsidRPr="003C490F" w:rsidRDefault="003C490F" w:rsidP="00DB0E8D">
      <w:pPr>
        <w:spacing w:line="480" w:lineRule="auto"/>
        <w:jc w:val="both"/>
        <w:rPr>
          <w:ins w:id="189" w:author="Dan Olson" w:date="2019-02-06T16:00:00Z"/>
          <w:b/>
          <w:rPrChange w:id="190" w:author="Dan Olson" w:date="2019-02-06T16:11:00Z">
            <w:rPr>
              <w:ins w:id="191" w:author="Dan Olson" w:date="2019-02-06T16:00:00Z"/>
            </w:rPr>
          </w:rPrChange>
        </w:rPr>
      </w:pPr>
      <w:commentRangeStart w:id="192"/>
      <w:ins w:id="193" w:author="Dan Olson" w:date="2019-02-06T16:11:00Z">
        <w:r w:rsidRPr="003C490F">
          <w:rPr>
            <w:b/>
            <w:rPrChange w:id="194" w:author="Dan Olson" w:date="2019-02-06T16:11:00Z">
              <w:rPr/>
            </w:rPrChange>
          </w:rPr>
          <w:t xml:space="preserve">Table iii. </w:t>
        </w:r>
        <w:commentRangeEnd w:id="192"/>
        <w:r>
          <w:rPr>
            <w:rStyle w:val="CommentReference"/>
            <w:rFonts w:ascii="Liberation Serif" w:hAnsi="Liberation Serif" w:cs="Mangal"/>
            <w:color w:val="00000A"/>
            <w:lang w:eastAsia="zh-CN" w:bidi="hi-IN"/>
          </w:rPr>
          <w:commentReference w:id="192"/>
        </w:r>
        <w:r w:rsidRPr="003C490F">
          <w:rPr>
            <w:b/>
            <w:rPrChange w:id="195" w:author="Dan Olson" w:date="2019-02-06T16:11:00Z">
              <w:rPr/>
            </w:rPrChange>
          </w:rPr>
          <w:t>Relaxation of metabolite bounds proposed by Noor et al.</w:t>
        </w:r>
      </w:ins>
    </w:p>
    <w:tbl>
      <w:tblPr>
        <w:tblStyle w:val="TableGrid"/>
        <w:tblW w:w="0" w:type="auto"/>
        <w:tblLook w:val="04A0" w:firstRow="1" w:lastRow="0" w:firstColumn="1" w:lastColumn="0" w:noHBand="0" w:noVBand="1"/>
        <w:tblPrChange w:id="196" w:author="Dan Olson" w:date="2019-02-06T16:01:00Z">
          <w:tblPr>
            <w:tblStyle w:val="TableGrid"/>
            <w:tblW w:w="0" w:type="auto"/>
            <w:tblLook w:val="04A0" w:firstRow="1" w:lastRow="0" w:firstColumn="1" w:lastColumn="0" w:noHBand="0" w:noVBand="1"/>
          </w:tblPr>
        </w:tblPrChange>
      </w:tblPr>
      <w:tblGrid>
        <w:gridCol w:w="1634"/>
        <w:gridCol w:w="2020"/>
        <w:gridCol w:w="2020"/>
        <w:gridCol w:w="4288"/>
        <w:tblGridChange w:id="197">
          <w:tblGrid>
            <w:gridCol w:w="1634"/>
            <w:gridCol w:w="856"/>
            <w:gridCol w:w="1164"/>
            <w:gridCol w:w="1326"/>
            <w:gridCol w:w="694"/>
            <w:gridCol w:w="1797"/>
            <w:gridCol w:w="2491"/>
          </w:tblGrid>
        </w:tblGridChange>
      </w:tblGrid>
      <w:tr w:rsidR="00D322D1" w14:paraId="705D9DDE" w14:textId="77777777" w:rsidTr="003C490F">
        <w:trPr>
          <w:ins w:id="198" w:author="Dan Olson" w:date="2019-02-06T16:01:00Z"/>
        </w:trPr>
        <w:tc>
          <w:tcPr>
            <w:tcW w:w="1634" w:type="dxa"/>
            <w:tcPrChange w:id="199" w:author="Dan Olson" w:date="2019-02-06T16:01:00Z">
              <w:tcPr>
                <w:tcW w:w="2490" w:type="dxa"/>
                <w:gridSpan w:val="2"/>
              </w:tcPr>
            </w:tcPrChange>
          </w:tcPr>
          <w:p w14:paraId="5043712B" w14:textId="75370852" w:rsidR="00D322D1" w:rsidRPr="00D322D1" w:rsidRDefault="00D322D1" w:rsidP="00DB0E8D">
            <w:pPr>
              <w:spacing w:line="480" w:lineRule="auto"/>
              <w:jc w:val="both"/>
              <w:rPr>
                <w:ins w:id="200" w:author="Dan Olson" w:date="2019-02-06T16:01:00Z"/>
                <w:b/>
                <w:rPrChange w:id="201" w:author="Dan Olson" w:date="2019-02-06T16:01:00Z">
                  <w:rPr>
                    <w:ins w:id="202" w:author="Dan Olson" w:date="2019-02-06T16:01:00Z"/>
                  </w:rPr>
                </w:rPrChange>
              </w:rPr>
            </w:pPr>
            <w:ins w:id="203" w:author="Dan Olson" w:date="2019-02-06T16:01:00Z">
              <w:r w:rsidRPr="00D322D1">
                <w:rPr>
                  <w:b/>
                  <w:rPrChange w:id="204" w:author="Dan Olson" w:date="2019-02-06T16:01:00Z">
                    <w:rPr/>
                  </w:rPrChange>
                </w:rPr>
                <w:t>Constraint</w:t>
              </w:r>
            </w:ins>
          </w:p>
        </w:tc>
        <w:tc>
          <w:tcPr>
            <w:tcW w:w="2020" w:type="dxa"/>
            <w:tcPrChange w:id="205" w:author="Dan Olson" w:date="2019-02-06T16:01:00Z">
              <w:tcPr>
                <w:tcW w:w="2490" w:type="dxa"/>
                <w:gridSpan w:val="2"/>
              </w:tcPr>
            </w:tcPrChange>
          </w:tcPr>
          <w:p w14:paraId="46595577" w14:textId="55A05F92" w:rsidR="00D322D1" w:rsidRPr="00D322D1" w:rsidRDefault="00D322D1" w:rsidP="00DB0E8D">
            <w:pPr>
              <w:spacing w:line="480" w:lineRule="auto"/>
              <w:jc w:val="both"/>
              <w:rPr>
                <w:ins w:id="206" w:author="Dan Olson" w:date="2019-02-06T16:01:00Z"/>
                <w:b/>
                <w:rPrChange w:id="207" w:author="Dan Olson" w:date="2019-02-06T16:01:00Z">
                  <w:rPr>
                    <w:ins w:id="208" w:author="Dan Olson" w:date="2019-02-06T16:01:00Z"/>
                  </w:rPr>
                </w:rPrChange>
              </w:rPr>
            </w:pPr>
            <w:ins w:id="209" w:author="Dan Olson" w:date="2019-02-06T16:01:00Z">
              <w:r w:rsidRPr="00D322D1">
                <w:rPr>
                  <w:b/>
                  <w:rPrChange w:id="210" w:author="Dan Olson" w:date="2019-02-06T16:01:00Z">
                    <w:rPr/>
                  </w:rPrChange>
                </w:rPr>
                <w:t>Noor et al.</w:t>
              </w:r>
            </w:ins>
          </w:p>
        </w:tc>
        <w:tc>
          <w:tcPr>
            <w:tcW w:w="2020" w:type="dxa"/>
            <w:tcPrChange w:id="211" w:author="Dan Olson" w:date="2019-02-06T16:01:00Z">
              <w:tcPr>
                <w:tcW w:w="2491" w:type="dxa"/>
                <w:gridSpan w:val="2"/>
              </w:tcPr>
            </w:tcPrChange>
          </w:tcPr>
          <w:p w14:paraId="6C307DB6" w14:textId="3BCD4D2A" w:rsidR="00D322D1" w:rsidRPr="00D322D1" w:rsidRDefault="00D322D1" w:rsidP="00DB0E8D">
            <w:pPr>
              <w:spacing w:line="480" w:lineRule="auto"/>
              <w:jc w:val="both"/>
              <w:rPr>
                <w:ins w:id="212" w:author="Dan Olson" w:date="2019-02-06T16:01:00Z"/>
                <w:b/>
                <w:rPrChange w:id="213" w:author="Dan Olson" w:date="2019-02-06T16:01:00Z">
                  <w:rPr>
                    <w:ins w:id="214" w:author="Dan Olson" w:date="2019-02-06T16:01:00Z"/>
                  </w:rPr>
                </w:rPrChange>
              </w:rPr>
            </w:pPr>
            <w:ins w:id="215" w:author="Dan Olson" w:date="2019-02-06T16:01:00Z">
              <w:r w:rsidRPr="00D322D1">
                <w:rPr>
                  <w:b/>
                  <w:rPrChange w:id="216" w:author="Dan Olson" w:date="2019-02-06T16:01:00Z">
                    <w:rPr/>
                  </w:rPrChange>
                </w:rPr>
                <w:t>This work</w:t>
              </w:r>
            </w:ins>
          </w:p>
        </w:tc>
        <w:tc>
          <w:tcPr>
            <w:tcW w:w="4288" w:type="dxa"/>
            <w:tcPrChange w:id="217" w:author="Dan Olson" w:date="2019-02-06T16:01:00Z">
              <w:tcPr>
                <w:tcW w:w="2491" w:type="dxa"/>
              </w:tcPr>
            </w:tcPrChange>
          </w:tcPr>
          <w:p w14:paraId="1B5393E6" w14:textId="7D5B8826" w:rsidR="00D322D1" w:rsidRPr="00D322D1" w:rsidRDefault="00D322D1" w:rsidP="00DB0E8D">
            <w:pPr>
              <w:spacing w:line="480" w:lineRule="auto"/>
              <w:jc w:val="both"/>
              <w:rPr>
                <w:ins w:id="218" w:author="Dan Olson" w:date="2019-02-06T16:01:00Z"/>
                <w:b/>
                <w:rPrChange w:id="219" w:author="Dan Olson" w:date="2019-02-06T16:01:00Z">
                  <w:rPr>
                    <w:ins w:id="220" w:author="Dan Olson" w:date="2019-02-06T16:01:00Z"/>
                  </w:rPr>
                </w:rPrChange>
              </w:rPr>
            </w:pPr>
            <w:ins w:id="221" w:author="Dan Olson" w:date="2019-02-06T16:01:00Z">
              <w:r w:rsidRPr="00D322D1">
                <w:rPr>
                  <w:b/>
                  <w:rPrChange w:id="222" w:author="Dan Olson" w:date="2019-02-06T16:01:00Z">
                    <w:rPr/>
                  </w:rPrChange>
                </w:rPr>
                <w:t>Note</w:t>
              </w:r>
            </w:ins>
          </w:p>
        </w:tc>
      </w:tr>
      <w:tr w:rsidR="00D322D1" w14:paraId="13C751A2" w14:textId="77777777" w:rsidTr="003C490F">
        <w:trPr>
          <w:ins w:id="223" w:author="Dan Olson" w:date="2019-02-06T16:01:00Z"/>
        </w:trPr>
        <w:tc>
          <w:tcPr>
            <w:tcW w:w="1634" w:type="dxa"/>
            <w:tcPrChange w:id="224" w:author="Dan Olson" w:date="2019-02-06T16:01:00Z">
              <w:tcPr>
                <w:tcW w:w="2490" w:type="dxa"/>
                <w:gridSpan w:val="2"/>
              </w:tcPr>
            </w:tcPrChange>
          </w:tcPr>
          <w:p w14:paraId="527E3A25" w14:textId="5838DD9C" w:rsidR="00D322D1" w:rsidRDefault="00D322D1" w:rsidP="00DB0E8D">
            <w:pPr>
              <w:spacing w:line="480" w:lineRule="auto"/>
              <w:jc w:val="both"/>
              <w:rPr>
                <w:ins w:id="225" w:author="Dan Olson" w:date="2019-02-06T16:01:00Z"/>
              </w:rPr>
            </w:pPr>
            <w:ins w:id="226" w:author="Dan Olson" w:date="2019-02-06T16:01:00Z">
              <w:r>
                <w:t>Default bounds</w:t>
              </w:r>
            </w:ins>
          </w:p>
        </w:tc>
        <w:tc>
          <w:tcPr>
            <w:tcW w:w="2020" w:type="dxa"/>
            <w:tcPrChange w:id="227" w:author="Dan Olson" w:date="2019-02-06T16:01:00Z">
              <w:tcPr>
                <w:tcW w:w="2490" w:type="dxa"/>
                <w:gridSpan w:val="2"/>
              </w:tcPr>
            </w:tcPrChange>
          </w:tcPr>
          <w:p w14:paraId="4F8977E1" w14:textId="291A4456" w:rsidR="00D322D1" w:rsidRDefault="00D322D1" w:rsidP="00DB0E8D">
            <w:pPr>
              <w:spacing w:line="480" w:lineRule="auto"/>
              <w:jc w:val="both"/>
              <w:rPr>
                <w:ins w:id="228" w:author="Dan Olson" w:date="2019-02-06T16:01:00Z"/>
              </w:rPr>
            </w:pPr>
            <w:ins w:id="229" w:author="Dan Olson" w:date="2019-02-06T16:01:00Z">
              <w:r>
                <w:t>1 µM to 10 mM</w:t>
              </w:r>
            </w:ins>
          </w:p>
        </w:tc>
        <w:tc>
          <w:tcPr>
            <w:tcW w:w="2020" w:type="dxa"/>
            <w:tcPrChange w:id="230" w:author="Dan Olson" w:date="2019-02-06T16:01:00Z">
              <w:tcPr>
                <w:tcW w:w="2491" w:type="dxa"/>
                <w:gridSpan w:val="2"/>
              </w:tcPr>
            </w:tcPrChange>
          </w:tcPr>
          <w:p w14:paraId="67C8D5CB" w14:textId="6F103375" w:rsidR="00D322D1" w:rsidRDefault="00D322D1" w:rsidP="00DB0E8D">
            <w:pPr>
              <w:spacing w:line="480" w:lineRule="auto"/>
              <w:jc w:val="both"/>
              <w:rPr>
                <w:ins w:id="231" w:author="Dan Olson" w:date="2019-02-06T16:01:00Z"/>
              </w:rPr>
            </w:pPr>
            <w:ins w:id="232" w:author="Dan Olson" w:date="2019-02-06T16:01:00Z">
              <w:r>
                <w:t xml:space="preserve">1 µM to 20 </w:t>
              </w:r>
            </w:ins>
            <w:ins w:id="233" w:author="Dan Olson" w:date="2019-02-06T16:02:00Z">
              <w:r>
                <w:t>mM</w:t>
              </w:r>
            </w:ins>
          </w:p>
        </w:tc>
        <w:tc>
          <w:tcPr>
            <w:tcW w:w="4288" w:type="dxa"/>
            <w:tcPrChange w:id="234" w:author="Dan Olson" w:date="2019-02-06T16:01:00Z">
              <w:tcPr>
                <w:tcW w:w="2491" w:type="dxa"/>
              </w:tcPr>
            </w:tcPrChange>
          </w:tcPr>
          <w:p w14:paraId="1EBEAB88" w14:textId="1A8465BD" w:rsidR="00D322D1" w:rsidRDefault="00D322D1" w:rsidP="00DB0E8D">
            <w:pPr>
              <w:spacing w:line="480" w:lineRule="auto"/>
              <w:jc w:val="both"/>
              <w:rPr>
                <w:ins w:id="235" w:author="Dan Olson" w:date="2019-02-06T16:01:00Z"/>
              </w:rPr>
            </w:pPr>
            <w:ins w:id="236" w:author="Dan Olson" w:date="2019-02-06T16:02:00Z">
              <w:r>
                <w:t>Measured concentrations for some metabolites are &gt; 10 mM</w:t>
              </w:r>
            </w:ins>
          </w:p>
        </w:tc>
      </w:tr>
      <w:tr w:rsidR="00D322D1" w14:paraId="6312B716" w14:textId="77777777" w:rsidTr="003C490F">
        <w:trPr>
          <w:ins w:id="237" w:author="Dan Olson" w:date="2019-02-06T16:01:00Z"/>
        </w:trPr>
        <w:tc>
          <w:tcPr>
            <w:tcW w:w="1634" w:type="dxa"/>
            <w:tcPrChange w:id="238" w:author="Dan Olson" w:date="2019-02-06T16:01:00Z">
              <w:tcPr>
                <w:tcW w:w="2490" w:type="dxa"/>
                <w:gridSpan w:val="2"/>
              </w:tcPr>
            </w:tcPrChange>
          </w:tcPr>
          <w:p w14:paraId="6093636E" w14:textId="143CEE99" w:rsidR="00D322D1" w:rsidRDefault="003C490F" w:rsidP="00DB0E8D">
            <w:pPr>
              <w:spacing w:line="480" w:lineRule="auto"/>
              <w:jc w:val="both"/>
              <w:rPr>
                <w:ins w:id="239" w:author="Dan Olson" w:date="2019-02-06T16:01:00Z"/>
              </w:rPr>
            </w:pPr>
            <w:ins w:id="240" w:author="Dan Olson" w:date="2019-02-06T16:03:00Z">
              <w:r>
                <w:t>ATP/ADP ratio</w:t>
              </w:r>
            </w:ins>
          </w:p>
        </w:tc>
        <w:tc>
          <w:tcPr>
            <w:tcW w:w="2020" w:type="dxa"/>
            <w:tcPrChange w:id="241" w:author="Dan Olson" w:date="2019-02-06T16:01:00Z">
              <w:tcPr>
                <w:tcW w:w="2490" w:type="dxa"/>
                <w:gridSpan w:val="2"/>
              </w:tcPr>
            </w:tcPrChange>
          </w:tcPr>
          <w:p w14:paraId="115A59EA" w14:textId="07707D3A" w:rsidR="00D322D1" w:rsidRDefault="003C490F" w:rsidP="00DB0E8D">
            <w:pPr>
              <w:spacing w:line="480" w:lineRule="auto"/>
              <w:jc w:val="both"/>
              <w:rPr>
                <w:ins w:id="242" w:author="Dan Olson" w:date="2019-02-06T16:01:00Z"/>
              </w:rPr>
            </w:pPr>
            <w:ins w:id="243" w:author="Dan Olson" w:date="2019-02-06T16:03:00Z">
              <w:r>
                <w:t>10</w:t>
              </w:r>
            </w:ins>
          </w:p>
        </w:tc>
        <w:tc>
          <w:tcPr>
            <w:tcW w:w="2020" w:type="dxa"/>
            <w:tcPrChange w:id="244" w:author="Dan Olson" w:date="2019-02-06T16:01:00Z">
              <w:tcPr>
                <w:tcW w:w="2491" w:type="dxa"/>
                <w:gridSpan w:val="2"/>
              </w:tcPr>
            </w:tcPrChange>
          </w:tcPr>
          <w:p w14:paraId="52382F83" w14:textId="1F59A632" w:rsidR="00D322D1" w:rsidRDefault="003C490F" w:rsidP="00DB0E8D">
            <w:pPr>
              <w:spacing w:line="480" w:lineRule="auto"/>
              <w:jc w:val="both"/>
              <w:rPr>
                <w:ins w:id="245" w:author="Dan Olson" w:date="2019-02-06T16:01:00Z"/>
              </w:rPr>
            </w:pPr>
            <w:ins w:id="246" w:author="Dan Olson" w:date="2019-02-06T16:03:00Z">
              <w:r>
                <w:t>10-200</w:t>
              </w:r>
            </w:ins>
          </w:p>
        </w:tc>
        <w:tc>
          <w:tcPr>
            <w:tcW w:w="4288" w:type="dxa"/>
            <w:tcPrChange w:id="247" w:author="Dan Olson" w:date="2019-02-06T16:01:00Z">
              <w:tcPr>
                <w:tcW w:w="2491" w:type="dxa"/>
              </w:tcPr>
            </w:tcPrChange>
          </w:tcPr>
          <w:p w14:paraId="508395B2" w14:textId="77777777" w:rsidR="00D322D1" w:rsidRDefault="00D322D1" w:rsidP="00DB0E8D">
            <w:pPr>
              <w:spacing w:line="480" w:lineRule="auto"/>
              <w:jc w:val="both"/>
              <w:rPr>
                <w:ins w:id="248" w:author="Dan Olson" w:date="2019-02-06T16:01:00Z"/>
              </w:rPr>
            </w:pPr>
          </w:p>
        </w:tc>
      </w:tr>
      <w:tr w:rsidR="003C490F" w14:paraId="36681FF9" w14:textId="77777777" w:rsidTr="003C490F">
        <w:trPr>
          <w:ins w:id="249" w:author="Dan Olson" w:date="2019-02-06T16:01:00Z"/>
        </w:trPr>
        <w:tc>
          <w:tcPr>
            <w:tcW w:w="1634" w:type="dxa"/>
            <w:tcPrChange w:id="250" w:author="Dan Olson" w:date="2019-02-06T16:01:00Z">
              <w:tcPr>
                <w:tcW w:w="2490" w:type="dxa"/>
                <w:gridSpan w:val="2"/>
              </w:tcPr>
            </w:tcPrChange>
          </w:tcPr>
          <w:p w14:paraId="6006B6A2" w14:textId="2B9B70BB" w:rsidR="003C490F" w:rsidRDefault="003C490F" w:rsidP="003C490F">
            <w:pPr>
              <w:spacing w:line="480" w:lineRule="auto"/>
              <w:jc w:val="both"/>
              <w:rPr>
                <w:ins w:id="251" w:author="Dan Olson" w:date="2019-02-06T16:01:00Z"/>
              </w:rPr>
            </w:pPr>
            <w:ins w:id="252" w:author="Dan Olson" w:date="2019-02-06T16:04:00Z">
              <w:r>
                <w:t>GTP/GDP</w:t>
              </w:r>
            </w:ins>
            <w:ins w:id="253" w:author="Dan Olson" w:date="2019-02-06T16:05:00Z">
              <w:r>
                <w:t xml:space="preserve"> ratio</w:t>
              </w:r>
            </w:ins>
          </w:p>
        </w:tc>
        <w:tc>
          <w:tcPr>
            <w:tcW w:w="2020" w:type="dxa"/>
            <w:tcPrChange w:id="254" w:author="Dan Olson" w:date="2019-02-06T16:01:00Z">
              <w:tcPr>
                <w:tcW w:w="2490" w:type="dxa"/>
                <w:gridSpan w:val="2"/>
              </w:tcPr>
            </w:tcPrChange>
          </w:tcPr>
          <w:p w14:paraId="7C99576A" w14:textId="27D90D6C" w:rsidR="003C490F" w:rsidRDefault="003C490F" w:rsidP="003C490F">
            <w:pPr>
              <w:spacing w:line="480" w:lineRule="auto"/>
              <w:jc w:val="both"/>
              <w:rPr>
                <w:ins w:id="255" w:author="Dan Olson" w:date="2019-02-06T16:01:00Z"/>
              </w:rPr>
            </w:pPr>
            <w:ins w:id="256" w:author="Dan Olson" w:date="2019-02-06T16:04:00Z">
              <w:r>
                <w:t>10</w:t>
              </w:r>
            </w:ins>
          </w:p>
        </w:tc>
        <w:tc>
          <w:tcPr>
            <w:tcW w:w="2020" w:type="dxa"/>
            <w:tcPrChange w:id="257" w:author="Dan Olson" w:date="2019-02-06T16:01:00Z">
              <w:tcPr>
                <w:tcW w:w="2491" w:type="dxa"/>
                <w:gridSpan w:val="2"/>
              </w:tcPr>
            </w:tcPrChange>
          </w:tcPr>
          <w:p w14:paraId="21BB734C" w14:textId="49BB1528" w:rsidR="003C490F" w:rsidRDefault="003C490F" w:rsidP="003C490F">
            <w:pPr>
              <w:spacing w:line="480" w:lineRule="auto"/>
              <w:jc w:val="both"/>
              <w:rPr>
                <w:ins w:id="258" w:author="Dan Olson" w:date="2019-02-06T16:01:00Z"/>
              </w:rPr>
            </w:pPr>
            <w:ins w:id="259" w:author="Dan Olson" w:date="2019-02-06T16:04:00Z">
              <w:r>
                <w:t>10-200</w:t>
              </w:r>
            </w:ins>
          </w:p>
        </w:tc>
        <w:tc>
          <w:tcPr>
            <w:tcW w:w="4288" w:type="dxa"/>
            <w:tcPrChange w:id="260" w:author="Dan Olson" w:date="2019-02-06T16:01:00Z">
              <w:tcPr>
                <w:tcW w:w="2491" w:type="dxa"/>
              </w:tcPr>
            </w:tcPrChange>
          </w:tcPr>
          <w:p w14:paraId="2F42F2C4" w14:textId="77777777" w:rsidR="003C490F" w:rsidRDefault="003C490F" w:rsidP="003C490F">
            <w:pPr>
              <w:spacing w:line="480" w:lineRule="auto"/>
              <w:jc w:val="both"/>
              <w:rPr>
                <w:ins w:id="261" w:author="Dan Olson" w:date="2019-02-06T16:01:00Z"/>
              </w:rPr>
            </w:pPr>
          </w:p>
        </w:tc>
      </w:tr>
      <w:tr w:rsidR="003C490F" w14:paraId="6C1AFC2C" w14:textId="77777777" w:rsidTr="003C490F">
        <w:trPr>
          <w:ins w:id="262" w:author="Dan Olson" w:date="2019-02-06T16:04:00Z"/>
        </w:trPr>
        <w:tc>
          <w:tcPr>
            <w:tcW w:w="1634" w:type="dxa"/>
          </w:tcPr>
          <w:p w14:paraId="1A221B3A" w14:textId="171F7924" w:rsidR="003C490F" w:rsidRDefault="003C490F" w:rsidP="003C490F">
            <w:pPr>
              <w:spacing w:line="480" w:lineRule="auto"/>
              <w:jc w:val="both"/>
              <w:rPr>
                <w:ins w:id="263" w:author="Dan Olson" w:date="2019-02-06T16:04:00Z"/>
              </w:rPr>
            </w:pPr>
            <w:ins w:id="264" w:author="Dan Olson" w:date="2019-02-06T16:04:00Z">
              <w:r>
                <w:t>NAD/NADH ratio</w:t>
              </w:r>
            </w:ins>
          </w:p>
        </w:tc>
        <w:tc>
          <w:tcPr>
            <w:tcW w:w="2020" w:type="dxa"/>
          </w:tcPr>
          <w:p w14:paraId="297B44DB" w14:textId="33DF39DD" w:rsidR="003C490F" w:rsidRDefault="003C490F" w:rsidP="003C490F">
            <w:pPr>
              <w:spacing w:line="480" w:lineRule="auto"/>
              <w:jc w:val="both"/>
              <w:rPr>
                <w:ins w:id="265" w:author="Dan Olson" w:date="2019-02-06T16:04:00Z"/>
              </w:rPr>
            </w:pPr>
            <w:ins w:id="266" w:author="Dan Olson" w:date="2019-02-06T16:06:00Z">
              <w:r>
                <w:t>10</w:t>
              </w:r>
            </w:ins>
          </w:p>
        </w:tc>
        <w:tc>
          <w:tcPr>
            <w:tcW w:w="2020" w:type="dxa"/>
          </w:tcPr>
          <w:p w14:paraId="790D55A7" w14:textId="3834A0A7" w:rsidR="003C490F" w:rsidRDefault="003C490F" w:rsidP="003C490F">
            <w:pPr>
              <w:spacing w:line="480" w:lineRule="auto"/>
              <w:jc w:val="both"/>
              <w:rPr>
                <w:ins w:id="267" w:author="Dan Olson" w:date="2019-02-06T16:04:00Z"/>
              </w:rPr>
            </w:pPr>
            <w:ins w:id="268" w:author="Dan Olson" w:date="2019-02-06T16:06:00Z">
              <w:r>
                <w:t>0.01-100</w:t>
              </w:r>
            </w:ins>
          </w:p>
        </w:tc>
        <w:tc>
          <w:tcPr>
            <w:tcW w:w="4288" w:type="dxa"/>
          </w:tcPr>
          <w:p w14:paraId="0F9BEE8B" w14:textId="42BB93BF" w:rsidR="003C490F" w:rsidRDefault="003C490F" w:rsidP="003C490F">
            <w:pPr>
              <w:spacing w:line="480" w:lineRule="auto"/>
              <w:jc w:val="both"/>
              <w:rPr>
                <w:ins w:id="269" w:author="Dan Olson" w:date="2019-02-06T16:04:00Z"/>
              </w:rPr>
            </w:pPr>
            <w:ins w:id="270" w:author="Dan Olson" w:date="2019-02-06T16:07:00Z">
              <w:r>
                <w:t>This ratio is constrained by thermodynamics of GAPDH, ALDH and ADH reactions</w:t>
              </w:r>
            </w:ins>
          </w:p>
        </w:tc>
      </w:tr>
      <w:tr w:rsidR="003C490F" w14:paraId="6950B539" w14:textId="77777777" w:rsidTr="003C490F">
        <w:trPr>
          <w:ins w:id="271" w:author="Dan Olson" w:date="2019-02-06T16:08:00Z"/>
        </w:trPr>
        <w:tc>
          <w:tcPr>
            <w:tcW w:w="1634" w:type="dxa"/>
          </w:tcPr>
          <w:p w14:paraId="62C78670" w14:textId="29808A4A" w:rsidR="003C490F" w:rsidRDefault="003C490F" w:rsidP="003C490F">
            <w:pPr>
              <w:spacing w:line="480" w:lineRule="auto"/>
              <w:jc w:val="both"/>
              <w:rPr>
                <w:ins w:id="272" w:author="Dan Olson" w:date="2019-02-06T16:08:00Z"/>
              </w:rPr>
            </w:pPr>
            <w:ins w:id="273" w:author="Dan Olson" w:date="2019-02-06T16:08:00Z">
              <w:r>
                <w:t>NADP/NADPH</w:t>
              </w:r>
            </w:ins>
          </w:p>
        </w:tc>
        <w:tc>
          <w:tcPr>
            <w:tcW w:w="2020" w:type="dxa"/>
          </w:tcPr>
          <w:p w14:paraId="1B7D5028" w14:textId="0A4BABA6" w:rsidR="003C490F" w:rsidRDefault="003C490F" w:rsidP="003C490F">
            <w:pPr>
              <w:spacing w:line="480" w:lineRule="auto"/>
              <w:jc w:val="both"/>
              <w:rPr>
                <w:ins w:id="274" w:author="Dan Olson" w:date="2019-02-06T16:08:00Z"/>
              </w:rPr>
            </w:pPr>
            <w:ins w:id="275" w:author="Dan Olson" w:date="2019-02-06T16:08:00Z">
              <w:r>
                <w:t>0.1</w:t>
              </w:r>
            </w:ins>
          </w:p>
        </w:tc>
        <w:tc>
          <w:tcPr>
            <w:tcW w:w="2020" w:type="dxa"/>
          </w:tcPr>
          <w:p w14:paraId="3178BD5D" w14:textId="4A2339B5" w:rsidR="003C490F" w:rsidRDefault="003C490F" w:rsidP="003C490F">
            <w:pPr>
              <w:spacing w:line="480" w:lineRule="auto"/>
              <w:jc w:val="both"/>
              <w:rPr>
                <w:ins w:id="276" w:author="Dan Olson" w:date="2019-02-06T16:08:00Z"/>
              </w:rPr>
            </w:pPr>
            <w:ins w:id="277" w:author="Dan Olson" w:date="2019-02-06T16:08:00Z">
              <w:r>
                <w:t>0.01-100</w:t>
              </w:r>
            </w:ins>
          </w:p>
        </w:tc>
        <w:tc>
          <w:tcPr>
            <w:tcW w:w="4288" w:type="dxa"/>
          </w:tcPr>
          <w:p w14:paraId="0005606C" w14:textId="77777777" w:rsidR="003C490F" w:rsidRDefault="003C490F" w:rsidP="003C490F">
            <w:pPr>
              <w:spacing w:line="480" w:lineRule="auto"/>
              <w:jc w:val="both"/>
              <w:rPr>
                <w:ins w:id="278" w:author="Dan Olson" w:date="2019-02-06T16:08:00Z"/>
              </w:rPr>
            </w:pPr>
          </w:p>
        </w:tc>
      </w:tr>
      <w:tr w:rsidR="003C490F" w14:paraId="634DEBCC" w14:textId="77777777" w:rsidTr="003C490F">
        <w:trPr>
          <w:ins w:id="279" w:author="Dan Olson" w:date="2019-02-06T16:07:00Z"/>
        </w:trPr>
        <w:tc>
          <w:tcPr>
            <w:tcW w:w="1634" w:type="dxa"/>
          </w:tcPr>
          <w:p w14:paraId="64C948A8" w14:textId="19738C4D" w:rsidR="003C490F" w:rsidRDefault="003C490F" w:rsidP="003C490F">
            <w:pPr>
              <w:spacing w:line="480" w:lineRule="auto"/>
              <w:jc w:val="both"/>
              <w:rPr>
                <w:ins w:id="280" w:author="Dan Olson" w:date="2019-02-06T16:07:00Z"/>
              </w:rPr>
            </w:pPr>
            <w:proofErr w:type="spellStart"/>
            <w:ins w:id="281" w:author="Dan Olson" w:date="2019-02-06T16:07:00Z">
              <w:r>
                <w:t>Fd</w:t>
              </w:r>
              <w:proofErr w:type="spellEnd"/>
              <w:r>
                <w:t>(ox)/</w:t>
              </w:r>
              <w:proofErr w:type="spellStart"/>
              <w:r>
                <w:t>Fd</w:t>
              </w:r>
              <w:proofErr w:type="spellEnd"/>
              <w:r>
                <w:t>(red)</w:t>
              </w:r>
            </w:ins>
          </w:p>
        </w:tc>
        <w:tc>
          <w:tcPr>
            <w:tcW w:w="2020" w:type="dxa"/>
          </w:tcPr>
          <w:p w14:paraId="18F545BA" w14:textId="7C6F82C3" w:rsidR="003C490F" w:rsidRDefault="003C490F" w:rsidP="003C490F">
            <w:pPr>
              <w:spacing w:line="480" w:lineRule="auto"/>
              <w:jc w:val="both"/>
              <w:rPr>
                <w:ins w:id="282" w:author="Dan Olson" w:date="2019-02-06T16:07:00Z"/>
              </w:rPr>
            </w:pPr>
            <w:ins w:id="283" w:author="Dan Olson" w:date="2019-02-06T16:07:00Z">
              <w:r>
                <w:t>1</w:t>
              </w:r>
            </w:ins>
          </w:p>
        </w:tc>
        <w:tc>
          <w:tcPr>
            <w:tcW w:w="2020" w:type="dxa"/>
          </w:tcPr>
          <w:p w14:paraId="1480AB3E" w14:textId="78F106FA" w:rsidR="003C490F" w:rsidRDefault="003C490F" w:rsidP="003C490F">
            <w:pPr>
              <w:spacing w:line="480" w:lineRule="auto"/>
              <w:jc w:val="both"/>
              <w:rPr>
                <w:ins w:id="284" w:author="Dan Olson" w:date="2019-02-06T16:07:00Z"/>
              </w:rPr>
            </w:pPr>
            <w:ins w:id="285" w:author="Dan Olson" w:date="2019-02-06T16:07:00Z">
              <w:r>
                <w:t>0.01-100</w:t>
              </w:r>
            </w:ins>
          </w:p>
        </w:tc>
        <w:tc>
          <w:tcPr>
            <w:tcW w:w="4288" w:type="dxa"/>
          </w:tcPr>
          <w:p w14:paraId="2736259E" w14:textId="77777777" w:rsidR="003C490F" w:rsidRDefault="003C490F" w:rsidP="003C490F">
            <w:pPr>
              <w:spacing w:line="480" w:lineRule="auto"/>
              <w:jc w:val="both"/>
              <w:rPr>
                <w:ins w:id="286" w:author="Dan Olson" w:date="2019-02-06T16:07:00Z"/>
              </w:rPr>
            </w:pPr>
          </w:p>
        </w:tc>
      </w:tr>
      <w:tr w:rsidR="003C490F" w14:paraId="68FF9922" w14:textId="77777777" w:rsidTr="003C490F">
        <w:trPr>
          <w:ins w:id="287" w:author="Dan Olson" w:date="2019-02-06T16:09:00Z"/>
        </w:trPr>
        <w:tc>
          <w:tcPr>
            <w:tcW w:w="1634" w:type="dxa"/>
          </w:tcPr>
          <w:p w14:paraId="1D5038E3" w14:textId="435C1483" w:rsidR="003C490F" w:rsidRDefault="003C490F" w:rsidP="003C490F">
            <w:pPr>
              <w:spacing w:line="480" w:lineRule="auto"/>
              <w:jc w:val="both"/>
              <w:rPr>
                <w:ins w:id="288" w:author="Dan Olson" w:date="2019-02-06T16:09:00Z"/>
              </w:rPr>
            </w:pPr>
            <w:ins w:id="289" w:author="Dan Olson" w:date="2019-02-06T16:09:00Z">
              <w:r>
                <w:t>PPi</w:t>
              </w:r>
            </w:ins>
          </w:p>
        </w:tc>
        <w:tc>
          <w:tcPr>
            <w:tcW w:w="2020" w:type="dxa"/>
          </w:tcPr>
          <w:p w14:paraId="29A329B8" w14:textId="3C513764" w:rsidR="003C490F" w:rsidRDefault="003C490F" w:rsidP="003C490F">
            <w:pPr>
              <w:spacing w:line="480" w:lineRule="auto"/>
              <w:jc w:val="both"/>
              <w:rPr>
                <w:ins w:id="290" w:author="Dan Olson" w:date="2019-02-06T16:09:00Z"/>
              </w:rPr>
            </w:pPr>
            <w:ins w:id="291" w:author="Dan Olson" w:date="2019-02-06T16:09:00Z">
              <w:r>
                <w:t>1 mM</w:t>
              </w:r>
            </w:ins>
          </w:p>
        </w:tc>
        <w:tc>
          <w:tcPr>
            <w:tcW w:w="2020" w:type="dxa"/>
          </w:tcPr>
          <w:p w14:paraId="738435BB" w14:textId="1BFC4CD2" w:rsidR="003C490F" w:rsidRDefault="003C490F" w:rsidP="003C490F">
            <w:pPr>
              <w:spacing w:line="480" w:lineRule="auto"/>
              <w:jc w:val="both"/>
              <w:rPr>
                <w:ins w:id="292" w:author="Dan Olson" w:date="2019-02-06T16:09:00Z"/>
              </w:rPr>
            </w:pPr>
            <w:ins w:id="293" w:author="Dan Olson" w:date="2019-02-06T16:09:00Z">
              <w:r>
                <w:t>1 µM to 20 mM</w:t>
              </w:r>
            </w:ins>
          </w:p>
        </w:tc>
        <w:tc>
          <w:tcPr>
            <w:tcW w:w="4288" w:type="dxa"/>
          </w:tcPr>
          <w:p w14:paraId="320E487C" w14:textId="77777777" w:rsidR="003C490F" w:rsidRDefault="003C490F" w:rsidP="003C490F">
            <w:pPr>
              <w:spacing w:line="480" w:lineRule="auto"/>
              <w:jc w:val="both"/>
              <w:rPr>
                <w:ins w:id="294" w:author="Dan Olson" w:date="2019-02-06T16:09:00Z"/>
              </w:rPr>
            </w:pPr>
          </w:p>
        </w:tc>
      </w:tr>
      <w:tr w:rsidR="003C490F" w14:paraId="7C740C83" w14:textId="77777777" w:rsidTr="003C490F">
        <w:trPr>
          <w:ins w:id="295" w:author="Dan Olson" w:date="2019-02-06T16:09:00Z"/>
        </w:trPr>
        <w:tc>
          <w:tcPr>
            <w:tcW w:w="1634" w:type="dxa"/>
          </w:tcPr>
          <w:p w14:paraId="4C4BCB17" w14:textId="43400437" w:rsidR="003C490F" w:rsidRDefault="003C490F" w:rsidP="003C490F">
            <w:pPr>
              <w:spacing w:line="480" w:lineRule="auto"/>
              <w:jc w:val="both"/>
              <w:rPr>
                <w:ins w:id="296" w:author="Dan Olson" w:date="2019-02-06T16:09:00Z"/>
              </w:rPr>
            </w:pPr>
            <w:ins w:id="297" w:author="Dan Olson" w:date="2019-02-06T16:10:00Z">
              <w:r>
                <w:t>CoA</w:t>
              </w:r>
            </w:ins>
          </w:p>
        </w:tc>
        <w:tc>
          <w:tcPr>
            <w:tcW w:w="2020" w:type="dxa"/>
          </w:tcPr>
          <w:p w14:paraId="12BB146A" w14:textId="609B46F1" w:rsidR="003C490F" w:rsidRDefault="003C490F" w:rsidP="003C490F">
            <w:pPr>
              <w:spacing w:line="480" w:lineRule="auto"/>
              <w:jc w:val="both"/>
              <w:rPr>
                <w:ins w:id="298" w:author="Dan Olson" w:date="2019-02-06T16:09:00Z"/>
              </w:rPr>
            </w:pPr>
            <w:ins w:id="299" w:author="Dan Olson" w:date="2019-02-06T16:10:00Z">
              <w:r>
                <w:t>1 mM</w:t>
              </w:r>
            </w:ins>
          </w:p>
        </w:tc>
        <w:tc>
          <w:tcPr>
            <w:tcW w:w="2020" w:type="dxa"/>
          </w:tcPr>
          <w:p w14:paraId="2E0ADEEE" w14:textId="69584991" w:rsidR="003C490F" w:rsidRDefault="003C490F" w:rsidP="003C490F">
            <w:pPr>
              <w:spacing w:line="480" w:lineRule="auto"/>
              <w:jc w:val="both"/>
              <w:rPr>
                <w:ins w:id="300" w:author="Dan Olson" w:date="2019-02-06T16:09:00Z"/>
              </w:rPr>
            </w:pPr>
            <w:ins w:id="301" w:author="Dan Olson" w:date="2019-02-06T16:10:00Z">
              <w:r>
                <w:t>1 µM to 20 mM</w:t>
              </w:r>
            </w:ins>
          </w:p>
        </w:tc>
        <w:tc>
          <w:tcPr>
            <w:tcW w:w="4288" w:type="dxa"/>
          </w:tcPr>
          <w:p w14:paraId="721721AE" w14:textId="77777777" w:rsidR="003C490F" w:rsidRDefault="003C490F" w:rsidP="003C490F">
            <w:pPr>
              <w:spacing w:line="480" w:lineRule="auto"/>
              <w:jc w:val="both"/>
              <w:rPr>
                <w:ins w:id="302" w:author="Dan Olson" w:date="2019-02-06T16:09:00Z"/>
              </w:rPr>
            </w:pPr>
          </w:p>
        </w:tc>
      </w:tr>
    </w:tbl>
    <w:p w14:paraId="3FE80F3C" w14:textId="77777777" w:rsidR="00D322D1" w:rsidRDefault="00D322D1" w:rsidP="00DB0E8D">
      <w:pPr>
        <w:spacing w:line="480" w:lineRule="auto"/>
        <w:jc w:val="both"/>
        <w:rPr>
          <w:ins w:id="303" w:author="Dan Olson" w:date="2019-02-06T15:54:00Z"/>
        </w:rPr>
      </w:pPr>
    </w:p>
    <w:p w14:paraId="2B7F592E" w14:textId="5D4305C0" w:rsidR="00785841" w:rsidRDefault="00785841" w:rsidP="00DB0E8D">
      <w:pPr>
        <w:spacing w:line="480" w:lineRule="auto"/>
        <w:jc w:val="both"/>
        <w:rPr>
          <w:ins w:id="304" w:author="Dan Olson" w:date="2019-02-06T16:21:00Z"/>
        </w:rPr>
      </w:pPr>
      <w:ins w:id="305" w:author="Dan Olson" w:date="2019-02-06T16:18:00Z">
        <w:r>
          <w:t>Next, we evaluated measured metabolites one at a time</w:t>
        </w:r>
      </w:ins>
      <w:ins w:id="306" w:author="Dan Olson" w:date="2019-02-06T16:19:00Z">
        <w:r>
          <w:t xml:space="preserve">. </w:t>
        </w:r>
      </w:ins>
      <w:r w:rsidR="00214DE8">
        <w:t xml:space="preserve">The results indicate that </w:t>
      </w:r>
      <w:commentRangeStart w:id="307"/>
      <w:r w:rsidR="00214DE8">
        <w:t>DHAP</w:t>
      </w:r>
      <w:commentRangeEnd w:id="307"/>
      <w:r w:rsidR="00C2091F">
        <w:rPr>
          <w:rStyle w:val="CommentReference"/>
          <w:rFonts w:ascii="Liberation Serif" w:hAnsi="Liberation Serif" w:cs="Mangal"/>
          <w:color w:val="00000A"/>
          <w:lang w:eastAsia="zh-CN" w:bidi="hi-IN"/>
        </w:rPr>
        <w:commentReference w:id="307"/>
      </w:r>
      <w:r w:rsidR="00214DE8">
        <w:t xml:space="preserve">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xml:space="preserve">. DHAP is difficult to measure by </w:t>
      </w:r>
      <w:del w:id="308" w:author="Dan Olson" w:date="2019-02-04T15:54:00Z">
        <w:r w:rsidR="00B32B68" w:rsidDel="00C2091F">
          <w:delText>LC/MS</w:delText>
        </w:r>
      </w:del>
      <w:ins w:id="309" w:author="Dan Olson" w:date="2019-02-04T15:54:00Z">
        <w:r w:rsidR="00C2091F">
          <w:t>mass spectrometry</w:t>
        </w:r>
      </w:ins>
      <w:r w:rsidR="00B32B68">
        <w:t xml:space="preserve"> because it has the same </w:t>
      </w:r>
      <w:ins w:id="310" w:author="Dan Olson" w:date="2019-02-04T15:54:00Z">
        <w:r w:rsidR="00C2091F">
          <w:lastRenderedPageBreak/>
          <w:t>mass to charge (</w:t>
        </w:r>
      </w:ins>
      <w:r w:rsidR="00B32B68">
        <w:t>M/z</w:t>
      </w:r>
      <w:ins w:id="311" w:author="Dan Olson" w:date="2019-02-04T15:54:00Z">
        <w:r w:rsidR="00C2091F">
          <w:t>)</w:t>
        </w:r>
      </w:ins>
      <w:r w:rsidR="00B32B68">
        <w:t xml:space="preserve"> ratio as G3P, and the two metabolites are interconverted by the TPI reaction, potentially allowing for rapid equilibration during quenching. Because of these uncertainties, we suspect the measurement error for DHAP may be higher</w:t>
      </w:r>
      <w:ins w:id="312" w:author="Dan Olson" w:date="2019-02-04T15:55:00Z">
        <w:r w:rsidR="00C2091F">
          <w:t xml:space="preserve"> than 1.5</w:t>
        </w:r>
      </w:ins>
      <w:r w:rsidR="00B32B68">
        <w:t>.</w:t>
      </w:r>
      <w:r w:rsidR="00B64451">
        <w:t xml:space="preserve"> </w:t>
      </w:r>
      <w:ins w:id="313" w:author="Dan Olson" w:date="2019-02-06T16:22:00Z">
        <w:r>
          <w:t xml:space="preserve">FDP is readily measured by the LC/MS system we are using </w:t>
        </w:r>
        <w:commentRangeStart w:id="314"/>
        <w:r>
          <w:t>[]</w:t>
        </w:r>
      </w:ins>
      <w:commentRangeEnd w:id="314"/>
      <w:ins w:id="315" w:author="Dan Olson" w:date="2019-02-06T16:39:00Z">
        <w:r w:rsidR="006034EA">
          <w:rPr>
            <w:rStyle w:val="CommentReference"/>
            <w:rFonts w:ascii="Liberation Serif" w:hAnsi="Liberation Serif" w:cs="Mangal"/>
            <w:color w:val="00000A"/>
            <w:lang w:eastAsia="zh-CN" w:bidi="hi-IN"/>
          </w:rPr>
          <w:commentReference w:id="314"/>
        </w:r>
      </w:ins>
      <w:ins w:id="316" w:author="Dan Olson" w:date="2019-02-06T16:22:00Z">
        <w:r>
          <w:t xml:space="preserve">, so </w:t>
        </w:r>
      </w:ins>
      <w:ins w:id="317" w:author="Dan Olson" w:date="2019-02-06T16:23:00Z">
        <w:r w:rsidR="00986DD5">
          <w:t xml:space="preserve">its lack of thermodynamic feasibility is puzzling. </w:t>
        </w:r>
      </w:ins>
      <w:ins w:id="318" w:author="Dan Olson" w:date="2019-02-06T16:48:00Z">
        <w:r w:rsidR="00D22FC1">
          <w:t xml:space="preserve">In the no-added-ethanol samples, the FDP levels are around 10 µM, however </w:t>
        </w:r>
      </w:ins>
      <w:ins w:id="319" w:author="Dan Olson" w:date="2019-02-06T16:51:00Z">
        <w:r w:rsidR="00D22FC1">
          <w:t xml:space="preserve">values would need to be </w:t>
        </w:r>
        <w:r w:rsidR="00EF4AAF">
          <w:t>5-fold higher (at least 50 µM) to ensure thermodynamic feas</w:t>
        </w:r>
      </w:ins>
      <w:ins w:id="320" w:author="Dan Olson" w:date="2019-02-06T16:52:00Z">
        <w:r w:rsidR="00EF4AAF">
          <w:t xml:space="preserve">ibility. </w:t>
        </w:r>
      </w:ins>
      <w:ins w:id="321" w:author="Dan Olson" w:date="2019-02-06T16:53:00Z">
        <w:r w:rsidR="00EF4AAF">
          <w:t>Although resolving this discrepancy is not the main point of this wo</w:t>
        </w:r>
      </w:ins>
      <w:ins w:id="322" w:author="Dan Olson" w:date="2019-02-06T16:54:00Z">
        <w:r w:rsidR="00EF4AAF">
          <w:t xml:space="preserve">rk, we recognize that this is an important task for future metabolomic studies in </w:t>
        </w:r>
        <w:r w:rsidR="00EF4AAF" w:rsidRPr="00EF4AAF">
          <w:rPr>
            <w:i/>
            <w:rPrChange w:id="323" w:author="Dan Olson" w:date="2019-02-06T16:54:00Z">
              <w:rPr/>
            </w:rPrChange>
          </w:rPr>
          <w:t>C. thermocellum</w:t>
        </w:r>
        <w:r w:rsidR="00EF4AAF">
          <w:t xml:space="preserve">. </w:t>
        </w:r>
      </w:ins>
      <w:ins w:id="324" w:author="Dan Olson" w:date="2019-02-06T16:55:00Z">
        <w:r w:rsidR="00EF4AAF">
          <w:t xml:space="preserve">Measured values for </w:t>
        </w:r>
      </w:ins>
      <w:ins w:id="325" w:author="Dan Olson" w:date="2019-02-06T16:54:00Z">
        <w:r w:rsidR="00EF4AAF">
          <w:t xml:space="preserve">DHAP and FDP </w:t>
        </w:r>
      </w:ins>
      <w:ins w:id="326" w:author="Dan Olson" w:date="2019-02-06T16:55:00Z">
        <w:r w:rsidR="00EF4AAF">
          <w:t>were ignored for subsequent analyses.</w:t>
        </w:r>
      </w:ins>
    </w:p>
    <w:p w14:paraId="3F1A3E86" w14:textId="3406BCBD" w:rsidR="00FC285F" w:rsidRDefault="00E31953" w:rsidP="00DB0E8D">
      <w:pPr>
        <w:spacing w:line="480" w:lineRule="auto"/>
        <w:jc w:val="both"/>
        <w:rPr>
          <w:ins w:id="327" w:author="Dan Olson" w:date="2019-02-06T22:48:00Z"/>
        </w:rPr>
      </w:pPr>
      <w:ins w:id="328" w:author="Dan Olson" w:date="2019-02-06T16:55:00Z">
        <w:r>
          <w:t xml:space="preserve">Finally, we </w:t>
        </w:r>
      </w:ins>
      <w:ins w:id="329" w:author="Dan Olson" w:date="2019-02-06T16:56:00Z">
        <w:r>
          <w:t xml:space="preserve">performed our MDF analysis using </w:t>
        </w:r>
        <w:proofErr w:type="gramStart"/>
        <w:r>
          <w:t>all of</w:t>
        </w:r>
        <w:proofErr w:type="gramEnd"/>
        <w:r>
          <w:t xml:space="preserve"> the remaining measured metabolite values as constraints (ethanol, 3p</w:t>
        </w:r>
      </w:ins>
      <w:ins w:id="330" w:author="Dan Olson" w:date="2019-02-06T16:57:00Z">
        <w:r>
          <w:t xml:space="preserve">g, </w:t>
        </w:r>
        <w:proofErr w:type="spellStart"/>
        <w:r>
          <w:t>accoa</w:t>
        </w:r>
        <w:proofErr w:type="spellEnd"/>
        <w:r>
          <w:t xml:space="preserve">, f6p, g6p, g1p, </w:t>
        </w:r>
        <w:proofErr w:type="spellStart"/>
        <w:r>
          <w:t>glc</w:t>
        </w:r>
        <w:proofErr w:type="spellEnd"/>
        <w:r>
          <w:t xml:space="preserve">-d, pep, </w:t>
        </w:r>
        <w:proofErr w:type="spellStart"/>
        <w:r>
          <w:t>pyr</w:t>
        </w:r>
        <w:proofErr w:type="spellEnd"/>
        <w:r>
          <w:t xml:space="preserve"> and mal-l)</w:t>
        </w:r>
      </w:ins>
      <w:ins w:id="331" w:author="Dan Olson" w:date="2019-02-06T17:02:00Z">
        <w:r w:rsidR="00760D3D">
          <w:t xml:space="preserve"> (note that cofactors were not included, see materials and methods for detailed explanation)</w:t>
        </w:r>
      </w:ins>
      <w:ins w:id="332" w:author="Dan Olson" w:date="2019-02-06T16:57:00Z">
        <w:r>
          <w:t>.</w:t>
        </w:r>
      </w:ins>
      <w:ins w:id="333" w:author="Dan Olson" w:date="2019-02-07T10:20:00Z">
        <w:r w:rsidR="00550698">
          <w:t xml:space="preserve"> MDF results are presented in </w:t>
        </w:r>
        <w:r w:rsidR="00550698" w:rsidRPr="00550698">
          <w:rPr>
            <w:highlight w:val="yellow"/>
            <w:rPrChange w:id="334" w:author="Dan Olson" w:date="2019-02-07T10:20:00Z">
              <w:rPr/>
            </w:rPrChange>
          </w:rPr>
          <w:t>Table 2</w:t>
        </w:r>
        <w:r w:rsidR="00550698">
          <w:t>.</w:t>
        </w:r>
      </w:ins>
      <w:ins w:id="335" w:author="Dan Olson" w:date="2019-02-06T17:02:00Z">
        <w:r w:rsidR="00760D3D">
          <w:t xml:space="preserve"> </w:t>
        </w:r>
      </w:ins>
      <w:ins w:id="336" w:author="Dan Olson" w:date="2019-02-06T21:42:00Z">
        <w:r w:rsidR="00933911">
          <w:t>The complete model output (</w:t>
        </w:r>
        <w:r w:rsidR="00AC41A0">
          <w:t xml:space="preserve">metabolite concentrations, </w:t>
        </w:r>
      </w:ins>
      <w:ins w:id="337" w:author="Dan Olson" w:date="2019-02-06T21:43:00Z">
        <w:r w:rsidR="00AC41A0">
          <w:t>∆G</w:t>
        </w:r>
        <w:r w:rsidR="00AC41A0" w:rsidRPr="00DD0435">
          <w:rPr>
            <w:vertAlign w:val="subscript"/>
          </w:rPr>
          <w:t>r</w:t>
        </w:r>
        <w:r w:rsidR="00AC41A0">
          <w:t xml:space="preserve"> and MDF values for each condition and timepoint is presented in </w:t>
        </w:r>
        <w:r w:rsidR="00AC41A0" w:rsidRPr="00550698">
          <w:rPr>
            <w:highlight w:val="yellow"/>
            <w:rPrChange w:id="338" w:author="Dan Olson" w:date="2019-02-07T10:20:00Z">
              <w:rPr/>
            </w:rPrChange>
          </w:rPr>
          <w:t xml:space="preserve">supplemental figure </w:t>
        </w:r>
      </w:ins>
      <w:ins w:id="339" w:author="Dan Olson" w:date="2019-02-06T21:44:00Z">
        <w:r w:rsidR="00AC41A0" w:rsidRPr="00550698">
          <w:rPr>
            <w:highlight w:val="yellow"/>
            <w:rPrChange w:id="340" w:author="Dan Olson" w:date="2019-02-07T10:20:00Z">
              <w:rPr/>
            </w:rPrChange>
          </w:rPr>
          <w:t>JJJ</w:t>
        </w:r>
      </w:ins>
      <w:ins w:id="341" w:author="Dan Olson" w:date="2019-02-06T21:43:00Z">
        <w:r w:rsidR="00AC41A0">
          <w:t>)</w:t>
        </w:r>
      </w:ins>
      <w:ins w:id="342" w:author="Dan Olson" w:date="2019-02-06T21:44:00Z">
        <w:r w:rsidR="00AC41A0">
          <w:t xml:space="preserve">. </w:t>
        </w:r>
      </w:ins>
      <w:ins w:id="343" w:author="Dan Olson" w:date="2019-02-06T21:53:00Z">
        <w:r w:rsidR="00FC285F">
          <w:t xml:space="preserve">For </w:t>
        </w:r>
        <w:proofErr w:type="gramStart"/>
        <w:r w:rsidR="00FC285F">
          <w:t>all of</w:t>
        </w:r>
        <w:proofErr w:type="gramEnd"/>
        <w:r w:rsidR="00FC285F">
          <w:t xml:space="preserve"> the “feasible” conditions</w:t>
        </w:r>
      </w:ins>
      <w:ins w:id="344" w:author="Dan Olson" w:date="2019-02-07T10:20:00Z">
        <w:r w:rsidR="00550698">
          <w:t xml:space="preserve"> </w:t>
        </w:r>
        <w:r w:rsidR="00550698">
          <w:br/>
          <w:t>(i.e. those with a positive MDF value)</w:t>
        </w:r>
      </w:ins>
      <w:ins w:id="345" w:author="Dan Olson" w:date="2019-02-06T21:53:00Z">
        <w:r w:rsidR="00FC285F">
          <w:t xml:space="preserve">, the </w:t>
        </w:r>
      </w:ins>
      <w:ins w:id="346" w:author="Dan Olson" w:date="2019-02-06T21:59:00Z">
        <w:r w:rsidR="00FC285F">
          <w:t xml:space="preserve">reaction </w:t>
        </w:r>
      </w:ins>
      <w:ins w:id="347" w:author="Dan Olson" w:date="2019-02-06T21:55:00Z">
        <w:r w:rsidR="00FC285F">
          <w:t>shadow price is concentrated in the PGI reaction. This is</w:t>
        </w:r>
      </w:ins>
      <w:ins w:id="348" w:author="Dan Olson" w:date="2019-02-06T21:57:00Z">
        <w:r w:rsidR="00FC285F">
          <w:t xml:space="preserve"> because this is the only reaction whose ∆G</w:t>
        </w:r>
        <w:r w:rsidR="00FC285F" w:rsidRPr="00DD0435">
          <w:rPr>
            <w:vertAlign w:val="subscript"/>
          </w:rPr>
          <w:t>r</w:t>
        </w:r>
        <w:r w:rsidR="00FC285F">
          <w:rPr>
            <w:i/>
            <w:vertAlign w:val="subscript"/>
          </w:rPr>
          <w:t xml:space="preserve"> </w:t>
        </w:r>
        <w:r w:rsidR="00FC285F">
          <w:t xml:space="preserve">value is completely </w:t>
        </w:r>
      </w:ins>
      <w:ins w:id="349" w:author="Dan Olson" w:date="2019-02-06T21:58:00Z">
        <w:r w:rsidR="00FC285F">
          <w:t xml:space="preserve">determined by measured metabolite values (i.e. g6p and f6p). For the “infeasible” </w:t>
        </w:r>
      </w:ins>
      <w:ins w:id="350" w:author="Dan Olson" w:date="2019-02-06T21:59:00Z">
        <w:r w:rsidR="00FC285F">
          <w:t>condition (40 g/L added ethanol), the reaction shadow price is concentrated in the CBP reaction</w:t>
        </w:r>
      </w:ins>
      <w:ins w:id="351" w:author="Dan Olson" w:date="2019-02-06T22:00:00Z">
        <w:r w:rsidR="00FC285F">
          <w:t xml:space="preserve"> and the metabolite shadow prices are concentrated in cellobiose and inorganic phosphate</w:t>
        </w:r>
      </w:ins>
      <w:ins w:id="352" w:author="Dan Olson" w:date="2019-02-06T22:21:00Z">
        <w:r w:rsidR="008E2A8B">
          <w:t xml:space="preserve"> (neither of which are measured)</w:t>
        </w:r>
      </w:ins>
      <w:ins w:id="353" w:author="Dan Olson" w:date="2019-02-06T22:00:00Z">
        <w:r w:rsidR="00FC285F">
          <w:t xml:space="preserve">. </w:t>
        </w:r>
        <w:commentRangeStart w:id="354"/>
        <w:r w:rsidR="00FC285F">
          <w:t xml:space="preserve">What this means is that </w:t>
        </w:r>
      </w:ins>
      <w:ins w:id="355" w:author="Dan Olson" w:date="2019-02-06T22:01:00Z">
        <w:r w:rsidR="00FC285F">
          <w:t>at 40 g/L added ethanol</w:t>
        </w:r>
      </w:ins>
      <w:ins w:id="356" w:author="Dan Olson" w:date="2019-02-06T22:30:00Z">
        <w:r w:rsidR="00472BE9">
          <w:t>, the maximum ethanol titer is determined by</w:t>
        </w:r>
      </w:ins>
      <w:ins w:id="357" w:author="Dan Olson" w:date="2019-02-06T22:31:00Z">
        <w:r w:rsidR="00472BE9">
          <w:t xml:space="preserve"> the cellobiose concentration</w:t>
        </w:r>
        <w:commentRangeEnd w:id="354"/>
        <w:r w:rsidR="00472BE9">
          <w:rPr>
            <w:rStyle w:val="CommentReference"/>
            <w:rFonts w:ascii="Liberation Serif" w:hAnsi="Liberation Serif" w:cs="Mangal"/>
            <w:color w:val="00000A"/>
            <w:lang w:eastAsia="zh-CN" w:bidi="hi-IN"/>
          </w:rPr>
          <w:commentReference w:id="354"/>
        </w:r>
      </w:ins>
      <w:ins w:id="358" w:author="Dan Olson" w:date="2019-02-06T22:34:00Z">
        <w:r w:rsidR="00515C85">
          <w:t xml:space="preserve">, and thus we cannot exclude the possibility that </w:t>
        </w:r>
      </w:ins>
      <w:ins w:id="359" w:author="Dan Olson" w:date="2019-02-06T22:35:00Z">
        <w:r w:rsidR="00515C85">
          <w:t xml:space="preserve">ethanol production stops due to the attainment of thermodynamic equilibrium across a large portion of the reactions in the cellobiose to ethanol pathway (including GAPDH). </w:t>
        </w:r>
      </w:ins>
      <w:ins w:id="360" w:author="Dan Olson" w:date="2019-02-06T22:36:00Z">
        <w:r w:rsidR="00515C85">
          <w:t>It must be emphasized that this result is partly due to the lack of model constraints</w:t>
        </w:r>
      </w:ins>
      <w:ins w:id="361" w:author="Dan Olson" w:date="2019-02-06T22:37:00Z">
        <w:r w:rsidR="00515C85">
          <w:t xml:space="preserve">. Increasing the number of measured metabolites (particularly cofactors, which participate in many reactions), determining the problems with DHAP and FDP quantification, and improving the accuracy of cofactor </w:t>
        </w:r>
        <w:r w:rsidR="00515C85">
          <w:lastRenderedPageBreak/>
          <w:t xml:space="preserve">quantification (which would reduce the error factor </w:t>
        </w:r>
      </w:ins>
      <w:ins w:id="362" w:author="Dan Olson" w:date="2019-02-06T22:38:00Z">
        <w:r w:rsidR="00515C85">
          <w:t xml:space="preserve">below the current value of 1.5) </w:t>
        </w:r>
      </w:ins>
      <w:ins w:id="363" w:author="Dan Olson" w:date="2019-02-06T22:47:00Z">
        <w:r w:rsidR="00753C16">
          <w:t xml:space="preserve">will further improve our understanding of the thermodynamic landscape. Nevertheless, we can </w:t>
        </w:r>
      </w:ins>
      <w:ins w:id="364" w:author="Dan Olson" w:date="2019-02-06T22:48:00Z">
        <w:r w:rsidR="00753C16">
          <w:t>identify feasible ranges for several cofactors.</w:t>
        </w:r>
      </w:ins>
    </w:p>
    <w:p w14:paraId="5E426DEB" w14:textId="77777777" w:rsidR="00753C16" w:rsidRDefault="00753C16" w:rsidP="00DB0E8D">
      <w:pPr>
        <w:spacing w:line="480" w:lineRule="auto"/>
        <w:jc w:val="both"/>
        <w:rPr>
          <w:ins w:id="365" w:author="Dan Olson" w:date="2019-02-06T22:53:00Z"/>
          <w:b/>
        </w:rPr>
      </w:pPr>
    </w:p>
    <w:p w14:paraId="21BBA4C6" w14:textId="0BD3FA9F" w:rsidR="00753C16" w:rsidRPr="00753C16" w:rsidRDefault="00753C16" w:rsidP="00DB0E8D">
      <w:pPr>
        <w:spacing w:line="480" w:lineRule="auto"/>
        <w:jc w:val="both"/>
        <w:rPr>
          <w:ins w:id="366" w:author="Dan Olson" w:date="2019-02-06T22:48:00Z"/>
          <w:b/>
          <w:rPrChange w:id="367" w:author="Dan Olson" w:date="2019-02-06T22:48:00Z">
            <w:rPr>
              <w:ins w:id="368" w:author="Dan Olson" w:date="2019-02-06T22:48:00Z"/>
            </w:rPr>
          </w:rPrChange>
        </w:rPr>
      </w:pPr>
      <w:commentRangeStart w:id="369"/>
      <w:ins w:id="370" w:author="Dan Olson" w:date="2019-02-06T22:48:00Z">
        <w:r w:rsidRPr="00753C16">
          <w:rPr>
            <w:b/>
            <w:rPrChange w:id="371" w:author="Dan Olson" w:date="2019-02-06T22:48:00Z">
              <w:rPr/>
            </w:rPrChange>
          </w:rPr>
          <w:t>Cofactor ratios</w:t>
        </w:r>
      </w:ins>
      <w:commentRangeEnd w:id="369"/>
      <w:ins w:id="372" w:author="Dan Olson" w:date="2019-02-06T22:51:00Z">
        <w:r>
          <w:rPr>
            <w:rStyle w:val="CommentReference"/>
            <w:rFonts w:ascii="Liberation Serif" w:hAnsi="Liberation Serif" w:cs="Mangal"/>
            <w:color w:val="00000A"/>
            <w:lang w:eastAsia="zh-CN" w:bidi="hi-IN"/>
          </w:rPr>
          <w:commentReference w:id="369"/>
        </w:r>
      </w:ins>
    </w:p>
    <w:p w14:paraId="52A3E542" w14:textId="282FAA30" w:rsidR="00753C16" w:rsidRDefault="00753C16" w:rsidP="00DB0E8D">
      <w:pPr>
        <w:spacing w:line="480" w:lineRule="auto"/>
        <w:jc w:val="both"/>
        <w:rPr>
          <w:ins w:id="373" w:author="Dan Olson" w:date="2019-02-06T22:48:00Z"/>
        </w:rPr>
      </w:pPr>
      <w:ins w:id="374" w:author="Dan Olson" w:date="2019-02-06T22:48:00Z">
        <w:r>
          <w:t xml:space="preserve">NAD/NADH ratio - </w:t>
        </w:r>
      </w:ins>
    </w:p>
    <w:p w14:paraId="129EA3CB" w14:textId="1C7239A9" w:rsidR="00753C16" w:rsidRDefault="00753C16" w:rsidP="00DB0E8D">
      <w:pPr>
        <w:spacing w:line="480" w:lineRule="auto"/>
        <w:jc w:val="both"/>
        <w:rPr>
          <w:ins w:id="375" w:author="Dan Olson" w:date="2019-02-06T22:48:00Z"/>
        </w:rPr>
      </w:pPr>
      <w:ins w:id="376" w:author="Dan Olson" w:date="2019-02-06T22:48:00Z">
        <w:r>
          <w:t>ATP/ADP ratio</w:t>
        </w:r>
      </w:ins>
      <w:ins w:id="377" w:author="Dan Olson" w:date="2019-02-06T22:49:00Z">
        <w:r>
          <w:t xml:space="preserve"> – not constrained. </w:t>
        </w:r>
      </w:ins>
      <w:ins w:id="378" w:author="Dan Olson" w:date="2019-02-06T22:50:00Z">
        <w:r>
          <w:t>This ratio is thought to be high to support biosynthetic reactions, which are not accounted for in this model.</w:t>
        </w:r>
      </w:ins>
    </w:p>
    <w:p w14:paraId="0AF04A31" w14:textId="396B9779" w:rsidR="00753C16" w:rsidRDefault="00753C16" w:rsidP="00DB0E8D">
      <w:pPr>
        <w:spacing w:line="480" w:lineRule="auto"/>
        <w:jc w:val="both"/>
        <w:rPr>
          <w:ins w:id="379" w:author="Dan Olson" w:date="2019-02-06T22:48:00Z"/>
        </w:rPr>
      </w:pPr>
      <w:ins w:id="380" w:author="Dan Olson" w:date="2019-02-06T22:48:00Z">
        <w:r>
          <w:t>GTP/GDP ratio</w:t>
        </w:r>
      </w:ins>
      <w:ins w:id="381" w:author="Dan Olson" w:date="2019-02-06T22:50:00Z">
        <w:r>
          <w:t xml:space="preserve"> – same as ATP/ADP ratio.</w:t>
        </w:r>
      </w:ins>
    </w:p>
    <w:p w14:paraId="21B7FDF9" w14:textId="7B82CB6D" w:rsidR="00753C16" w:rsidRPr="00FC285F" w:rsidRDefault="00753C16" w:rsidP="00DB0E8D">
      <w:pPr>
        <w:spacing w:line="480" w:lineRule="auto"/>
        <w:jc w:val="both"/>
        <w:rPr>
          <w:ins w:id="382" w:author="Dan Olson" w:date="2019-02-06T21:57:00Z"/>
        </w:rPr>
      </w:pPr>
      <w:ins w:id="383" w:author="Dan Olson" w:date="2019-02-06T22:48:00Z">
        <w:r>
          <w:t>PPi/Pi ratio</w:t>
        </w:r>
      </w:ins>
      <w:ins w:id="384" w:author="Dan Olson" w:date="2019-02-06T22:50:00Z">
        <w:r>
          <w:t xml:space="preserve"> – if this ratio is too low, the PPi-PFK reaction doesn’t work.</w:t>
        </w:r>
      </w:ins>
    </w:p>
    <w:p w14:paraId="4F53E049" w14:textId="77777777" w:rsidR="00753C16" w:rsidRDefault="00753C16" w:rsidP="00DB0E8D">
      <w:pPr>
        <w:spacing w:line="480" w:lineRule="auto"/>
        <w:jc w:val="both"/>
        <w:rPr>
          <w:ins w:id="385" w:author="Dan Olson" w:date="2019-02-06T22:53:00Z"/>
          <w:b/>
        </w:rPr>
      </w:pPr>
    </w:p>
    <w:p w14:paraId="084D5B38" w14:textId="2D23F992" w:rsidR="00C40DC6" w:rsidDel="00EF4AAF" w:rsidRDefault="002A5A46" w:rsidP="00255315">
      <w:pPr>
        <w:spacing w:line="480" w:lineRule="auto"/>
        <w:jc w:val="both"/>
        <w:rPr>
          <w:del w:id="386" w:author="Dan Olson" w:date="2019-02-06T16:55:00Z"/>
        </w:rPr>
      </w:pPr>
      <w:del w:id="387" w:author="Dan Olson" w:date="2019-02-06T16:55:00Z">
        <w:r w:rsidDel="00EF4AAF">
          <w:delText>T</w:delText>
        </w:r>
        <w:r w:rsidR="00B32B68" w:rsidDel="00EF4AAF">
          <w:delText>he set of reactions that allow for substrate-level phosphorylation (SLP) in EMP glycolysis (FBA, TPI, GAPDH and PGK) are generally known to be thermodynamic bottlenecks</w:delText>
        </w:r>
        <w:r w:rsidR="00B32B68" w:rsidRPr="006054EA" w:rsidDel="00EF4AAF">
          <w:delText xml:space="preserve"> </w:delText>
        </w:r>
        <w:r w:rsidR="00B32B68" w:rsidDel="00EF4AAF">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 </w:delInstrText>
        </w:r>
        <w:r w:rsidR="001D427B" w:rsidRPr="00AC41A0" w:rsidDel="00EF4AAF">
          <w:rPr>
            <w:rPrChange w:id="388" w:author="Dan Olson" w:date="2019-02-06T21:43:00Z">
              <w:rPr/>
            </w:rPrChange>
          </w:rPr>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DATA </w:delInstrText>
        </w:r>
        <w:r w:rsidR="001D427B" w:rsidRPr="00AC41A0" w:rsidDel="00EF4AAF">
          <w:rPr>
            <w:rPrChange w:id="389" w:author="Dan Olson" w:date="2019-02-06T21:43:00Z">
              <w:rPr/>
            </w:rPrChange>
          </w:rPr>
        </w:r>
        <w:r w:rsidR="001D427B" w:rsidRPr="00AC41A0" w:rsidDel="00EF4AAF">
          <w:rPr>
            <w:rPrChange w:id="390" w:author="Dan Olson" w:date="2019-02-06T21:43:00Z">
              <w:rPr/>
            </w:rPrChange>
          </w:rPr>
          <w:fldChar w:fldCharType="end"/>
        </w:r>
        <w:r w:rsidR="00B32B68" w:rsidDel="00EF4AAF">
          <w:fldChar w:fldCharType="separate"/>
        </w:r>
        <w:r w:rsidR="001D427B" w:rsidRPr="00EF4AAF" w:rsidDel="00EF4AAF">
          <w:rPr>
            <w:noProof/>
          </w:rPr>
          <w:delText>[12, 17]</w:delText>
        </w:r>
        <w:r w:rsidR="00B32B68" w:rsidDel="00EF4AAF">
          <w:fldChar w:fldCharType="end"/>
        </w:r>
        <w:r w:rsidR="00B32B68" w:rsidDel="00EF4AAF">
          <w:delText xml:space="preserve">. In </w:delText>
        </w:r>
        <w:r w:rsidR="00B32B68" w:rsidRPr="001F5051" w:rsidDel="00EF4AAF">
          <w:rPr>
            <w:i/>
          </w:rPr>
          <w:delText>E. coli</w:delText>
        </w:r>
        <w:r w:rsidR="00B32B68" w:rsidDel="00EF4AAF">
          <w:delText xml:space="preserve">, this pathway is feasible due to the high (&gt;10 mM) intracellular concentration of FDP </w:delText>
        </w:r>
        <w:r w:rsidR="00B32B68" w:rsidDel="00EF4AAF">
          <w:fldChar w:fldCharType="begin"/>
        </w:r>
        <w:r w:rsidR="001D427B" w:rsidDel="00EF4AAF">
          <w:del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delInstrText>
        </w:r>
        <w:r w:rsidR="00B32B68" w:rsidDel="00EF4AAF">
          <w:fldChar w:fldCharType="separate"/>
        </w:r>
        <w:r w:rsidR="001D427B" w:rsidDel="00EF4AAF">
          <w:rPr>
            <w:noProof/>
          </w:rPr>
          <w:delText>[18]</w:delText>
        </w:r>
        <w:r w:rsidR="00B32B68" w:rsidDel="00EF4AAF">
          <w:fldChar w:fldCharType="end"/>
        </w:r>
        <w:r w:rsidR="00B32B68" w:rsidDel="00EF4AAF">
          <w:delText xml:space="preserve">, however in </w:delText>
        </w:r>
        <w:r w:rsidR="00B32B68" w:rsidRPr="001F5051" w:rsidDel="00EF4AAF">
          <w:rPr>
            <w:i/>
          </w:rPr>
          <w:delText>C. thermocellum</w:delText>
        </w:r>
        <w:r w:rsidR="00B32B68" w:rsidDel="00EF4AAF">
          <w:delText xml:space="preserve">, the intracellular concentration of FDP is 2-3 orders of magnitude lower (10-100 µM), suggesting that glycolysis may be able to function in </w:delText>
        </w:r>
        <w:r w:rsidR="00B32B68" w:rsidRPr="00B9400C" w:rsidDel="00EF4AAF">
          <w:rPr>
            <w:i/>
          </w:rPr>
          <w:delText>C. thermocellum</w:delText>
        </w:r>
        <w:r w:rsidR="00B32B68" w:rsidDel="00EF4AAF">
          <w:delText xml:space="preserve"> despite much lower levels of intracellular FDP than are commonly observed in model organisms.</w:delText>
        </w:r>
        <w:r w:rsidR="00A641B8" w:rsidDel="00EF4AAF">
          <w:delText xml:space="preserve"> </w:delText>
        </w:r>
        <w:r w:rsidR="00B32B68" w:rsidDel="00EF4AAF">
          <w:delText>We</w:delText>
        </w:r>
        <w:r w:rsidR="00C40DC6" w:rsidDel="00EF4AAF">
          <w:delText xml:space="preserve"> anticipate that future studies of intracellular metabolite concentrations in </w:delText>
        </w:r>
        <w:r w:rsidR="00C40DC6" w:rsidRPr="003B6372" w:rsidDel="00EF4AAF">
          <w:rPr>
            <w:i/>
          </w:rPr>
          <w:delText>C. thermocellum</w:delText>
        </w:r>
        <w:r w:rsidR="00C40DC6" w:rsidDel="00EF4AAF">
          <w:delText xml:space="preserve"> may provide insight into this question by accurately measuring both the FDP concentration and NAD/NADH ratio.</w:delText>
        </w:r>
      </w:del>
    </w:p>
    <w:p w14:paraId="0DBDDFB2" w14:textId="7FC2E20F" w:rsidR="00214DE8" w:rsidDel="00AC02AE" w:rsidRDefault="00214DE8" w:rsidP="00255315">
      <w:pPr>
        <w:spacing w:line="480" w:lineRule="auto"/>
        <w:jc w:val="both"/>
        <w:rPr>
          <w:del w:id="391" w:author="Dan Olson" w:date="2019-02-06T23:11:00Z"/>
        </w:rPr>
      </w:pPr>
    </w:p>
    <w:p w14:paraId="4F510AEE" w14:textId="1FFB6A00" w:rsidR="003C6DC2" w:rsidRPr="009E3E15" w:rsidDel="00753C16" w:rsidRDefault="003C6DC2" w:rsidP="002D5460">
      <w:pPr>
        <w:spacing w:line="480" w:lineRule="auto"/>
        <w:jc w:val="both"/>
        <w:outlineLvl w:val="0"/>
        <w:rPr>
          <w:del w:id="392" w:author="Dan Olson" w:date="2019-02-06T22:54:00Z"/>
          <w:b/>
          <w:bCs/>
        </w:rPr>
      </w:pPr>
      <w:del w:id="393" w:author="Dan Olson" w:date="2019-02-06T22:54:00Z">
        <w:r w:rsidRPr="009E3E15" w:rsidDel="00753C16">
          <w:rPr>
            <w:b/>
            <w:bCs/>
          </w:rPr>
          <w:delText xml:space="preserve">Glycolysis in </w:delText>
        </w:r>
        <w:r w:rsidRPr="009E3E15" w:rsidDel="00753C16">
          <w:rPr>
            <w:b/>
            <w:bCs/>
            <w:i/>
          </w:rPr>
          <w:delText>C. thermocellum</w:delText>
        </w:r>
      </w:del>
    </w:p>
    <w:p w14:paraId="6D9009F9" w14:textId="0B03FCAC" w:rsidR="00BF1E96" w:rsidDel="00753C16" w:rsidRDefault="00FC6914" w:rsidP="009E3E15">
      <w:pPr>
        <w:spacing w:line="480" w:lineRule="auto"/>
        <w:jc w:val="both"/>
        <w:rPr>
          <w:del w:id="394" w:author="Dan Olson" w:date="2019-02-06T22:54:00Z"/>
        </w:rPr>
      </w:pPr>
      <w:del w:id="395" w:author="Dan Olson" w:date="2019-02-06T22:54:00Z">
        <w:r w:rsidDel="00753C16">
          <w:delText xml:space="preserve">The time-varying metabolomic dataset (excluding DHAP and FDP) </w:delText>
        </w:r>
        <w:r w:rsidR="00D60293" w:rsidDel="00753C16">
          <w:delText xml:space="preserve">as described in the previous section </w:delText>
        </w:r>
        <w:r w:rsidR="000A0DED" w:rsidDel="00753C16">
          <w:delText xml:space="preserve">with </w:delText>
        </w:r>
        <w:r w:rsidR="000A0DED" w:rsidDel="00753C16">
          <w:rPr>
            <w:bCs/>
          </w:rPr>
          <w:delText xml:space="preserve">the energy cofactors (ATP/ADP, GTP/GDP, and PPi/Pi) allowed a ratio greater than 10:1 </w:delText>
        </w:r>
        <w:r w:rsidR="007B3830" w:rsidDel="00753C16">
          <w:rPr>
            <w:bCs/>
          </w:rPr>
          <w:fldChar w:fldCharType="begin"/>
        </w:r>
        <w:r w:rsidR="007B3830" w:rsidRPr="00753C16" w:rsidDel="00753C16">
          <w:rPr>
            <w:bCs/>
          </w:rPr>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rPr>
            <w:bCs/>
          </w:rPr>
          <w:fldChar w:fldCharType="separate"/>
        </w:r>
        <w:r w:rsidR="007B3830" w:rsidRPr="00753C16" w:rsidDel="00753C16">
          <w:rPr>
            <w:bCs/>
            <w:noProof/>
          </w:rPr>
          <w:delText>[19]</w:delText>
        </w:r>
        <w:r w:rsidR="007B3830" w:rsidDel="00753C16">
          <w:rPr>
            <w:bCs/>
          </w:rPr>
          <w:fldChar w:fldCharType="end"/>
        </w:r>
        <w:r w:rsidR="007B3830" w:rsidRPr="007B3830" w:rsidDel="00753C16">
          <w:rPr>
            <w:bCs/>
          </w:rPr>
          <w:delText xml:space="preserve"> </w:delText>
        </w:r>
        <w:r w:rsidR="000A0DED" w:rsidDel="00753C16">
          <w:rPr>
            <w:bCs/>
          </w:rPr>
          <w:delText xml:space="preserve">and the redox </w:delText>
        </w:r>
        <w:r w:rsidR="000A0DED" w:rsidDel="00753C16">
          <w:delText xml:space="preserve">cofactors (NADH/NAD+, NADPH/NADP+, Fd(red)/Fd(ox)) ratios </w:delText>
        </w:r>
        <w:r w:rsidR="007B3830" w:rsidDel="00753C16">
          <w:delText>varying</w:delText>
        </w:r>
        <w:r w:rsidR="000A0DED" w:rsidDel="00753C16">
          <w:delText xml:space="preserve"> between 1:100 and 100:1</w:delText>
        </w:r>
        <w:r w:rsidR="007B3830" w:rsidDel="00753C16">
          <w:delText xml:space="preserve"> </w:delText>
        </w:r>
        <w:r w:rsidR="007B3830" w:rsidDel="00753C16">
          <w:fldChar w:fldCharType="begin"/>
        </w:r>
        <w:r w:rsidR="007B3830" w:rsidDel="00753C16">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fldChar w:fldCharType="separate"/>
        </w:r>
        <w:r w:rsidR="007B3830" w:rsidDel="00753C16">
          <w:rPr>
            <w:noProof/>
          </w:rPr>
          <w:delText>[19]</w:delText>
        </w:r>
        <w:r w:rsidR="007B3830" w:rsidDel="00753C16">
          <w:fldChar w:fldCharType="end"/>
        </w:r>
        <w:r w:rsidR="007B3830" w:rsidRPr="007B3830" w:rsidDel="00753C16">
          <w:delText xml:space="preserve"> </w:delText>
        </w:r>
        <w:r w:rsidR="007B3830" w:rsidDel="00753C16">
          <w:delText xml:space="preserve">were imposed as constraint </w:delText>
        </w:r>
        <w:r w:rsidDel="00753C16">
          <w:delText xml:space="preserve">to evaluate </w:delText>
        </w:r>
        <w:r w:rsidR="003C6DC2" w:rsidRPr="003C6DC2" w:rsidDel="00753C16">
          <w:delText xml:space="preserve">the </w:delText>
        </w:r>
        <w:r w:rsidR="00300864" w:rsidDel="00753C16">
          <w:delText xml:space="preserve">wild type </w:delText>
        </w:r>
        <w:r w:rsidR="00300864" w:rsidRPr="00300864" w:rsidDel="00753C16">
          <w:rPr>
            <w:i/>
          </w:rPr>
          <w:delText>C.</w:delText>
        </w:r>
        <w:r w:rsidRPr="00FC6914" w:rsidDel="00753C16">
          <w:rPr>
            <w:i/>
          </w:rPr>
          <w:delText xml:space="preserve"> thermocellum</w:delText>
        </w:r>
        <w:r w:rsidDel="00753C16">
          <w:delText xml:space="preserve"> </w:delText>
        </w:r>
        <w:r w:rsidR="003C6DC2" w:rsidDel="00753C16">
          <w:delText xml:space="preserve">pathway </w:delText>
        </w:r>
        <w:r w:rsidR="00C43042" w:rsidDel="00753C16">
          <w:delText>MDF</w:delText>
        </w:r>
        <w:r w:rsidR="003C6DC2" w:rsidDel="00753C16">
          <w:delText xml:space="preserve"> at </w:delText>
        </w:r>
        <w:r w:rsidR="00C43042" w:rsidDel="00753C16">
          <w:delText xml:space="preserve">all </w:delText>
        </w:r>
        <w:r w:rsidR="003C6DC2" w:rsidDel="00753C16">
          <w:delText xml:space="preserve">the time points in presence and absence of </w:delText>
        </w:r>
        <w:r w:rsidR="00C43042" w:rsidDel="00753C16">
          <w:delText xml:space="preserve">externally added </w:delText>
        </w:r>
        <w:r w:rsidR="003C6DC2" w:rsidDel="00753C16">
          <w:delText>e</w:delText>
        </w:r>
        <w:r w:rsidR="00B35AA1" w:rsidDel="00753C16">
          <w:delText>thanol</w:delText>
        </w:r>
        <w:r w:rsidDel="00753C16">
          <w:delText xml:space="preserve"> as shown in Table 2</w:delText>
        </w:r>
        <w:r w:rsidR="003C6DC2" w:rsidDel="00753C16">
          <w:delText xml:space="preserve">. </w:delText>
        </w:r>
        <w:r w:rsidR="00A572E6" w:rsidDel="00753C16">
          <w:delText>The</w:delText>
        </w:r>
        <w:r w:rsidR="008D76ED" w:rsidDel="00753C16">
          <w:delText xml:space="preserve"> analysis</w:delText>
        </w:r>
        <w:r w:rsidR="003C6DC2" w:rsidDel="00753C16">
          <w:delText xml:space="preserve"> show</w:delText>
        </w:r>
        <w:r w:rsidR="008D76ED" w:rsidDel="00753C16">
          <w:delText xml:space="preserve">s </w:delText>
        </w:r>
      </w:del>
      <w:del w:id="396" w:author="Dan Olson" w:date="2019-02-04T15:56:00Z">
        <w:r w:rsidR="004B1084" w:rsidRPr="004B1084" w:rsidDel="00C2091F">
          <w:delText xml:space="preserve">g6p </w:delText>
        </w:r>
      </w:del>
      <w:del w:id="397" w:author="Dan Olson" w:date="2019-02-06T22:54:00Z">
        <w:r w:rsidR="004B1084" w:rsidRPr="004B1084" w:rsidDel="00753C16">
          <w:delText xml:space="preserve">and </w:delText>
        </w:r>
      </w:del>
      <w:del w:id="398" w:author="Dan Olson" w:date="2019-02-04T15:57:00Z">
        <w:r w:rsidR="004B1084" w:rsidRPr="004B1084" w:rsidDel="00C2091F">
          <w:delText xml:space="preserve">f6p </w:delText>
        </w:r>
      </w:del>
      <w:del w:id="399" w:author="Dan Olson" w:date="2019-02-06T22:54:00Z">
        <w:r w:rsidR="004B1084" w:rsidRPr="004B1084" w:rsidDel="00753C16">
          <w:delText>measurements constrain the pathway thermodynamics</w:delText>
        </w:r>
        <w:r w:rsidR="001D66A1" w:rsidDel="00753C16">
          <w:delText xml:space="preserve"> (Supplementary table XX)</w:delText>
        </w:r>
        <w:r w:rsidR="004B1084" w:rsidRPr="004B1084" w:rsidDel="00753C16">
          <w:delText xml:space="preserve"> </w:delText>
        </w:r>
        <w:r w:rsidR="004B1084" w:rsidDel="00753C16">
          <w:delText xml:space="preserve">but the overall </w:delText>
        </w:r>
        <w:r w:rsidR="008D76ED" w:rsidDel="00753C16">
          <w:delText xml:space="preserve">ethanol production pathway is feasible </w:delText>
        </w:r>
        <w:r w:rsidR="00460530" w:rsidDel="00753C16">
          <w:delText>for all cases except the fina</w:delText>
        </w:r>
        <w:r w:rsidR="004B1084" w:rsidDel="00753C16">
          <w:delText>l timepoint of ethanol addition</w:delText>
        </w:r>
        <w:r w:rsidR="00BF1E96" w:rsidDel="00753C16">
          <w:delText xml:space="preserve">. </w:delText>
        </w:r>
        <w:r w:rsidR="002D2909" w:rsidDel="00753C16">
          <w:delText>F</w:delText>
        </w:r>
        <w:r w:rsidR="00BF1E96" w:rsidDel="00753C16">
          <w:delText>or the final timepoint of ethanol addition</w:delText>
        </w:r>
        <w:r w:rsidR="002D2909" w:rsidDel="00753C16">
          <w:delText>,</w:delText>
        </w:r>
        <w:r w:rsidR="00BF1E96" w:rsidDel="00753C16">
          <w:delText xml:space="preserve"> increase in ethanol concertation causes NADH accumulation which </w:delText>
        </w:r>
        <w:r w:rsidR="00D01D70" w:rsidDel="00753C16">
          <w:delText>causes</w:delText>
        </w:r>
        <w:r w:rsidR="00BF1E96" w:rsidDel="00753C16">
          <w:delText xml:space="preserve"> the reactions </w:delText>
        </w:r>
        <w:r w:rsidR="001450F2" w:rsidDel="00753C16">
          <w:delText>associated with NADH</w:delText>
        </w:r>
        <w:r w:rsidR="00BF1E96" w:rsidDel="00753C16">
          <w:delText xml:space="preserve"> such as GAPDH, </w:delText>
        </w:r>
        <w:r w:rsidR="008E5800" w:rsidDel="00753C16">
          <w:delText>ALDH</w:delText>
        </w:r>
        <w:r w:rsidR="00BF1E96" w:rsidDel="00753C16">
          <w:delText xml:space="preserve"> and </w:delText>
        </w:r>
        <w:r w:rsidR="008E5800" w:rsidDel="00753C16">
          <w:delText>ADH</w:delText>
        </w:r>
        <w:r w:rsidR="00BF1E96" w:rsidDel="00753C16">
          <w:delText xml:space="preserve"> </w:delText>
        </w:r>
        <w:r w:rsidR="00D01D70" w:rsidDel="00753C16">
          <w:delText>to</w:delText>
        </w:r>
        <w:r w:rsidR="003B688A" w:rsidDel="00753C16">
          <w:delText xml:space="preserve"> have low</w:delText>
        </w:r>
        <w:r w:rsidR="001450F2" w:rsidDel="00753C16">
          <w:delText>er</w:delText>
        </w:r>
        <w:r w:rsidR="003B688A" w:rsidDel="00753C16">
          <w:delText xml:space="preserve"> driving force with GAPDH emerging </w:delText>
        </w:r>
        <w:r w:rsidR="00D01D70" w:rsidDel="00753C16">
          <w:delText>as</w:delText>
        </w:r>
        <w:r w:rsidR="003B688A" w:rsidDel="00753C16">
          <w:delText xml:space="preserve"> the prominent</w:delText>
        </w:r>
        <w:r w:rsidR="00D01D70" w:rsidDel="00753C16">
          <w:delText xml:space="preserve"> thermodynamic bottleneck</w:delText>
        </w:r>
        <w:r w:rsidR="00932BDA" w:rsidDel="00753C16">
          <w:delText xml:space="preserve"> (i.e. change in thermodynamics of GAPDH will have maximum impact on pathway MDF)</w:delText>
        </w:r>
        <w:r w:rsidR="00D01D70" w:rsidDel="00753C16">
          <w:delText xml:space="preserve"> </w:delText>
        </w:r>
        <w:r w:rsidR="00BF1E96" w:rsidDel="00753C16">
          <w:delText xml:space="preserve">which </w:delText>
        </w:r>
        <w:r w:rsidR="00D01D70" w:rsidDel="00753C16">
          <w:delText>is</w:delText>
        </w:r>
        <w:r w:rsidR="00BF1E96" w:rsidDel="00753C16">
          <w:delText xml:space="preserve"> consistent with experimental observations</w:delText>
        </w:r>
        <w:r w:rsidR="00BF1E96" w:rsidRPr="00BF1E96" w:rsidDel="00753C16">
          <w:delText xml:space="preserve"> </w:delText>
        </w:r>
        <w:r w:rsidR="002F4D97" w:rsidDel="00753C16">
          <w:fldChar w:fldCharType="begin"/>
        </w:r>
        <w:r w:rsidR="006225AE" w:rsidDel="00753C16">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2F4D97" w:rsidDel="00753C16">
          <w:fldChar w:fldCharType="separate"/>
        </w:r>
        <w:r w:rsidR="006225AE" w:rsidDel="00753C16">
          <w:rPr>
            <w:noProof/>
          </w:rPr>
          <w:delText>[1]</w:delText>
        </w:r>
        <w:r w:rsidR="002F4D97" w:rsidDel="00753C16">
          <w:fldChar w:fldCharType="end"/>
        </w:r>
        <w:r w:rsidR="00BF1E96" w:rsidDel="00753C16">
          <w:delText>.</w:delText>
        </w:r>
      </w:del>
    </w:p>
    <w:p w14:paraId="2B039485" w14:textId="363322EF" w:rsidR="001D66A1" w:rsidRPr="009E3E15" w:rsidRDefault="001D66A1" w:rsidP="001D66A1">
      <w:pPr>
        <w:jc w:val="both"/>
      </w:pPr>
      <w:r w:rsidRPr="009E3E15">
        <w:rPr>
          <w:b/>
        </w:rPr>
        <w:t xml:space="preserve">Table </w:t>
      </w:r>
      <w:r>
        <w:rPr>
          <w:b/>
        </w:rPr>
        <w:t>2</w:t>
      </w:r>
      <w:r w:rsidRPr="009E3E15">
        <w:rPr>
          <w:b/>
        </w:rPr>
        <w:t>.</w:t>
      </w:r>
      <w:r>
        <w:t xml:space="preserve"> </w:t>
      </w:r>
      <w:commentRangeStart w:id="400"/>
      <w:r>
        <w:t xml:space="preserve">Pathway MDF </w:t>
      </w:r>
      <w:commentRangeEnd w:id="400"/>
      <w:r w:rsidR="00550698">
        <w:rPr>
          <w:rStyle w:val="CommentReference"/>
          <w:rFonts w:ascii="Liberation Serif" w:hAnsi="Liberation Serif" w:cs="Mangal"/>
          <w:color w:val="00000A"/>
          <w:lang w:eastAsia="zh-CN" w:bidi="hi-IN"/>
        </w:rPr>
        <w:commentReference w:id="400"/>
      </w:r>
      <w:r>
        <w:t xml:space="preserve">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ins w:id="401" w:author="Dan Olson" w:date="2019-02-07T10:19:00Z">
        <w:r w:rsidR="00550698">
          <w:t>.</w:t>
        </w:r>
      </w:ins>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4EAD8031" w:rsidR="001D66A1" w:rsidRPr="00837B2F" w:rsidRDefault="001D66A1" w:rsidP="008D7460">
            <w:pPr>
              <w:rPr>
                <w:rFonts w:eastAsia="Times New Roman"/>
              </w:rPr>
            </w:pPr>
            <w:del w:id="402" w:author="Dan Olson" w:date="2019-02-07T10:18:00Z">
              <w:r w:rsidDel="00550698">
                <w:rPr>
                  <w:rFonts w:eastAsia="Times New Roman"/>
                </w:rPr>
                <w:delText>0</w:delText>
              </w:r>
            </w:del>
            <w:ins w:id="403" w:author="Dan Olson" w:date="2019-02-07T10:18:00Z">
              <w:r w:rsidR="00550698">
                <w:rPr>
                  <w:rFonts w:eastAsia="Times New Roman"/>
                </w:rPr>
                <w:t>2.0</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1546C70A" w:rsidR="001D66A1" w:rsidRPr="00837B2F" w:rsidRDefault="00550698" w:rsidP="008D7460">
            <w:pPr>
              <w:rPr>
                <w:rFonts w:eastAsia="Times New Roman"/>
                <w:color w:val="000000"/>
                <w:sz w:val="22"/>
                <w:szCs w:val="22"/>
              </w:rPr>
            </w:pPr>
            <w:ins w:id="404" w:author="Dan Olson" w:date="2019-02-07T10:19:00Z">
              <w:r>
                <w:rPr>
                  <w:rFonts w:eastAsia="Times New Roman"/>
                  <w:color w:val="000000"/>
                  <w:sz w:val="22"/>
                  <w:szCs w:val="22"/>
                </w:rPr>
                <w:t>3.8</w:t>
              </w:r>
            </w:ins>
            <w:del w:id="405" w:author="Dan Olson" w:date="2019-02-07T10:19:00Z">
              <w:r w:rsidR="001D66A1" w:rsidDel="00550698">
                <w:rPr>
                  <w:rFonts w:eastAsia="Times New Roman"/>
                  <w:color w:val="000000"/>
                  <w:sz w:val="22"/>
                  <w:szCs w:val="22"/>
                </w:rPr>
                <w:delText>5</w:delText>
              </w:r>
            </w:del>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E618695" w:rsidR="001D66A1" w:rsidRPr="00837B2F" w:rsidRDefault="001D66A1" w:rsidP="008D7460">
            <w:pPr>
              <w:rPr>
                <w:rFonts w:eastAsia="Times New Roman"/>
                <w:color w:val="000000"/>
                <w:sz w:val="22"/>
                <w:szCs w:val="22"/>
              </w:rPr>
            </w:pPr>
            <w:del w:id="406" w:author="Dan Olson" w:date="2019-02-07T10:19:00Z">
              <w:r w:rsidDel="00550698">
                <w:rPr>
                  <w:rFonts w:eastAsia="Times New Roman"/>
                  <w:color w:val="000000"/>
                  <w:sz w:val="22"/>
                  <w:szCs w:val="22"/>
                </w:rPr>
                <w:delText>9</w:delText>
              </w:r>
            </w:del>
            <w:ins w:id="407" w:author="Dan Olson" w:date="2019-02-07T10:19:00Z">
              <w:r w:rsidR="00550698">
                <w:rPr>
                  <w:rFonts w:eastAsia="Times New Roman"/>
                  <w:color w:val="000000"/>
                  <w:sz w:val="22"/>
                  <w:szCs w:val="22"/>
                </w:rPr>
                <w:t>5.9</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pPr>
        <w:pStyle w:val="Heading2"/>
        <w:pPrChange w:id="408" w:author="Dan Olson" w:date="2019-02-06T15:15:00Z">
          <w:pPr>
            <w:pStyle w:val="Heading2"/>
            <w:jc w:val="both"/>
          </w:pPr>
        </w:pPrChange>
      </w:pPr>
    </w:p>
    <w:p w14:paraId="55D543AB" w14:textId="7C2363F6" w:rsidR="00EB043F" w:rsidRPr="00EB043F" w:rsidDel="00C80E25" w:rsidRDefault="00EB043F">
      <w:pPr>
        <w:pStyle w:val="Heading2"/>
        <w:rPr>
          <w:del w:id="409" w:author="Dan Olson" w:date="2019-02-06T23:11:00Z"/>
        </w:rPr>
        <w:pPrChange w:id="410" w:author="Dan Olson" w:date="2019-02-06T15:15:00Z">
          <w:pPr>
            <w:pStyle w:val="Heading2"/>
            <w:jc w:val="both"/>
          </w:pPr>
        </w:pPrChange>
      </w:pPr>
      <w:del w:id="411" w:author="Dan Olson" w:date="2019-02-06T23:11:00Z">
        <w:r w:rsidRPr="00EB043F" w:rsidDel="00C80E25">
          <w:delText>PPDK vs malate shunt</w:delText>
        </w:r>
      </w:del>
    </w:p>
    <w:p w14:paraId="1AE586C0" w14:textId="350494F7" w:rsidR="00990481" w:rsidRPr="009E3E15" w:rsidDel="00C80E25" w:rsidRDefault="00990481" w:rsidP="009E3E15">
      <w:pPr>
        <w:spacing w:line="480" w:lineRule="auto"/>
        <w:jc w:val="both"/>
        <w:rPr>
          <w:del w:id="412" w:author="Dan Olson" w:date="2019-02-06T23:11:00Z"/>
          <w:bCs/>
        </w:rPr>
      </w:pPr>
      <w:del w:id="413" w:author="Dan Olson" w:date="2019-02-06T23:11:00Z">
        <w:r w:rsidRPr="009E3E15" w:rsidDel="00C80E25">
          <w:rPr>
            <w:bCs/>
            <w:i/>
          </w:rPr>
          <w:delText>C. thermocellum</w:delText>
        </w:r>
        <w:r w:rsidRPr="009E3E15" w:rsidDel="00C80E25">
          <w:rPr>
            <w:bCs/>
          </w:rPr>
          <w:delText xml:space="preserve"> does not possess the conventi</w:delText>
        </w:r>
        <w:r w:rsidR="002B72D3" w:rsidDel="00C80E25">
          <w:rPr>
            <w:bCs/>
          </w:rPr>
          <w:delText>onal pyruvate kinase</w:delText>
        </w:r>
        <w:r w:rsidR="00DA63B9" w:rsidDel="00C80E25">
          <w:rPr>
            <w:bCs/>
          </w:rPr>
          <w:delText xml:space="preserve"> (PYK)</w:delText>
        </w:r>
        <w:r w:rsidR="002B72D3" w:rsidDel="00C80E25">
          <w:rPr>
            <w:bCs/>
          </w:rPr>
          <w:delText xml:space="preserve"> enzyme, </w:delText>
        </w:r>
        <w:r w:rsidRPr="009E3E15" w:rsidDel="00C80E25">
          <w:rPr>
            <w:bCs/>
          </w:rPr>
          <w:delText xml:space="preserve">instead </w:delText>
        </w:r>
        <w:r w:rsidR="002B72D3" w:rsidDel="00C80E25">
          <w:rPr>
            <w:bCs/>
          </w:rPr>
          <w:delText>it uses</w:delText>
        </w:r>
        <w:r w:rsidRPr="009E3E15" w:rsidDel="00C80E25">
          <w:rPr>
            <w:bCs/>
          </w:rPr>
          <w:delText xml:space="preserve"> pyruva</w:delText>
        </w:r>
        <w:r w:rsidR="002B72D3" w:rsidDel="00C80E25">
          <w:rPr>
            <w:bCs/>
          </w:rPr>
          <w:delText>te phosphate dikinase</w:delText>
        </w:r>
        <w:r w:rsidR="00DA63B9" w:rsidDel="00C80E25">
          <w:rPr>
            <w:bCs/>
          </w:rPr>
          <w:delText xml:space="preserve"> (PPDK)</w:delText>
        </w:r>
        <w:r w:rsidR="002B72D3" w:rsidDel="00C80E25">
          <w:rPr>
            <w:bCs/>
          </w:rPr>
          <w:delText xml:space="preserve"> and</w:delText>
        </w:r>
        <w:r w:rsidRPr="009E3E15" w:rsidDel="00C80E25">
          <w:rPr>
            <w:bCs/>
          </w:rPr>
          <w:delText xml:space="preserve"> phosphoenolpyruvate carboxykinase</w:delText>
        </w:r>
        <w:r w:rsidR="00DA63B9" w:rsidDel="00C80E25">
          <w:rPr>
            <w:bCs/>
          </w:rPr>
          <w:delText xml:space="preserve"> (PEPCK)</w:delText>
        </w:r>
        <w:r w:rsidRPr="009E3E15" w:rsidDel="00C80E25">
          <w:rPr>
            <w:bCs/>
          </w:rPr>
          <w:delText xml:space="preserve"> with </w:delText>
        </w:r>
        <w:r w:rsidR="002B72D3" w:rsidDel="00C80E25">
          <w:rPr>
            <w:bCs/>
          </w:rPr>
          <w:delText xml:space="preserve">the </w:delText>
        </w:r>
        <w:r w:rsidRPr="009E3E15" w:rsidDel="00C80E25">
          <w:rPr>
            <w:bCs/>
          </w:rPr>
          <w:delText>malate shunt as two alternate pathways to generate pyruvate from phosphoenolpyr</w:delText>
        </w:r>
        <w:r w:rsidR="002B72D3" w:rsidDel="00C80E25">
          <w:rPr>
            <w:bCs/>
          </w:rPr>
          <w:delText>uvate (see F</w:delText>
        </w:r>
        <w:r w:rsidRPr="009E3E15" w:rsidDel="00C80E25">
          <w:rPr>
            <w:bCs/>
          </w:rPr>
          <w:delText xml:space="preserve">igure </w:delText>
        </w:r>
        <w:r w:rsidR="009203EC" w:rsidRPr="009E3E15" w:rsidDel="00C80E25">
          <w:rPr>
            <w:bCs/>
          </w:rPr>
          <w:delText>1</w:delText>
        </w:r>
        <w:r w:rsidR="002B72D3" w:rsidDel="00C80E25">
          <w:rPr>
            <w:bCs/>
          </w:rPr>
          <w:delText>). The metabolic flux allocation</w:delText>
        </w:r>
        <w:r w:rsidRPr="009E3E15" w:rsidDel="00C80E25">
          <w:rPr>
            <w:bCs/>
          </w:rPr>
          <w:delText xml:space="preserve"> between these two pathways i</w:delText>
        </w:r>
        <w:r w:rsidR="002B72D3" w:rsidDel="00C80E25">
          <w:rPr>
            <w:bCs/>
          </w:rPr>
          <w:delText>s essential to characterize wild-type metabolism and</w:delText>
        </w:r>
        <w:r w:rsidRPr="009E3E15" w:rsidDel="00C80E25">
          <w:rPr>
            <w:bCs/>
          </w:rPr>
          <w:delText xml:space="preserve"> predict </w:delText>
        </w:r>
        <w:r w:rsidR="002B72D3" w:rsidDel="00C80E25">
          <w:rPr>
            <w:bCs/>
          </w:rPr>
          <w:delText>the impact of genetic perturbations on</w:delText>
        </w:r>
        <w:r w:rsidRPr="009E3E15" w:rsidDel="00C80E25">
          <w:rPr>
            <w:bCs/>
          </w:rPr>
          <w:delText xml:space="preserve"> metaboli</w:delText>
        </w:r>
        <w:r w:rsidR="002B72D3" w:rsidDel="00C80E25">
          <w:rPr>
            <w:bCs/>
          </w:rPr>
          <w:delText>sm using</w:delText>
        </w:r>
        <w:r w:rsidRPr="009E3E15" w:rsidDel="00C80E25">
          <w:rPr>
            <w:bCs/>
          </w:rPr>
          <w:delText xml:space="preserve"> kinetic models. Several studies hav</w:delText>
        </w:r>
        <w:r w:rsidR="00300545" w:rsidDel="00C80E25">
          <w:rPr>
            <w:bCs/>
          </w:rPr>
          <w:delText xml:space="preserve">e demonstrated that </w:delText>
        </w:r>
        <w:r w:rsidR="00300545" w:rsidRPr="00300545" w:rsidDel="00C80E25">
          <w:rPr>
            <w:bCs/>
          </w:rPr>
          <w:delText>the flux ratio betwe</w:delText>
        </w:r>
        <w:r w:rsidR="00300545" w:rsidDel="00C80E25">
          <w:rPr>
            <w:bCs/>
          </w:rPr>
          <w:delText xml:space="preserve">en PPDK and malate shunt is tilted heavily towards PPDK [8, 13] </w:delText>
        </w:r>
        <w:r w:rsidR="008D7460" w:rsidDel="00C80E25">
          <w:rPr>
            <w:bCs/>
          </w:rPr>
          <w:delText>suggesting the usefulness of malate shunt only for its transhydrogenase activity for anabolic processes</w:delText>
        </w:r>
        <w:r w:rsidR="008E5800" w:rsidDel="00C80E25">
          <w:rPr>
            <w:bCs/>
          </w:rPr>
          <w:delText xml:space="preserve"> </w:delText>
        </w:r>
        <w:r w:rsidR="008E5800" w:rsidDel="00C80E2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 </w:delInstrText>
        </w:r>
        <w:r w:rsidR="007B3830" w:rsidRPr="00C80E25" w:rsidDel="00C80E25">
          <w:rPr>
            <w:bCs/>
            <w:rPrChange w:id="414" w:author="Dan Olson" w:date="2019-02-06T23:11:00Z">
              <w:rPr>
                <w:bCs/>
              </w:rPr>
            </w:rPrChange>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DATA </w:delInstrText>
        </w:r>
        <w:r w:rsidR="007B3830" w:rsidRPr="00C80E25" w:rsidDel="00C80E25">
          <w:rPr>
            <w:bCs/>
            <w:rPrChange w:id="415" w:author="Dan Olson" w:date="2019-02-06T23:11:00Z">
              <w:rPr>
                <w:bCs/>
              </w:rPr>
            </w:rPrChange>
          </w:rPr>
        </w:r>
        <w:r w:rsidR="007B3830" w:rsidRPr="00C80E25" w:rsidDel="00C80E25">
          <w:rPr>
            <w:bCs/>
            <w:rPrChange w:id="416" w:author="Dan Olson" w:date="2019-02-06T23:11:00Z">
              <w:rPr>
                <w:bCs/>
              </w:rPr>
            </w:rPrChange>
          </w:rPr>
          <w:fldChar w:fldCharType="end"/>
        </w:r>
        <w:r w:rsidR="008E5800" w:rsidDel="00C80E25">
          <w:rPr>
            <w:bCs/>
          </w:rPr>
        </w:r>
        <w:r w:rsidR="008E5800" w:rsidDel="00C80E25">
          <w:rPr>
            <w:bCs/>
          </w:rPr>
          <w:fldChar w:fldCharType="separate"/>
        </w:r>
        <w:r w:rsidR="007B3830" w:rsidRPr="00C80E25" w:rsidDel="00C80E25">
          <w:rPr>
            <w:bCs/>
            <w:noProof/>
          </w:rPr>
          <w:delText>[20]</w:delText>
        </w:r>
        <w:r w:rsidR="008E5800" w:rsidDel="00C80E25">
          <w:rPr>
            <w:bCs/>
          </w:rPr>
          <w:fldChar w:fldCharType="end"/>
        </w:r>
        <w:r w:rsidR="00300545" w:rsidDel="00C80E25">
          <w:rPr>
            <w:bCs/>
          </w:rPr>
          <w:delText xml:space="preserve">. In this study, we </w:delText>
        </w:r>
        <w:r w:rsidRPr="009E3E15" w:rsidDel="00C80E25">
          <w:rPr>
            <w:bCs/>
          </w:rPr>
          <w:delText xml:space="preserve">evaluate the driving force for the two pathways </w:delText>
        </w:r>
        <w:r w:rsidR="008E5800" w:rsidDel="00C80E25">
          <w:rPr>
            <w:bCs/>
          </w:rPr>
          <w:delText>using</w:delText>
        </w:r>
        <w:r w:rsidRPr="009E3E15" w:rsidDel="00C80E25">
          <w:rPr>
            <w:bCs/>
          </w:rPr>
          <w:delText xml:space="preserve"> wild-type measurements under varying ethanol</w:delText>
        </w:r>
        <w:r w:rsidR="00300545" w:rsidDel="00C80E25">
          <w:rPr>
            <w:bCs/>
          </w:rPr>
          <w:delText xml:space="preserve"> concentrations. The results (</w:delText>
        </w:r>
        <w:r w:rsidRPr="009E3E15" w:rsidDel="00C80E25">
          <w:rPr>
            <w:bCs/>
          </w:rPr>
          <w:delText xml:space="preserve">shown in Figure </w:delText>
        </w:r>
        <w:r w:rsidR="008E5800" w:rsidDel="00C80E25">
          <w:rPr>
            <w:bCs/>
          </w:rPr>
          <w:delText>2</w:delText>
        </w:r>
        <w:r w:rsidR="00300545" w:rsidDel="00C80E25">
          <w:rPr>
            <w:bCs/>
          </w:rPr>
          <w:delText xml:space="preserve">) </w:delText>
        </w:r>
        <w:r w:rsidRPr="009E3E15" w:rsidDel="00C80E25">
          <w:rPr>
            <w:bCs/>
          </w:rPr>
          <w:delText xml:space="preserve">clearly indicate that </w:delText>
        </w:r>
        <w:r w:rsidR="00300545" w:rsidDel="00C80E25">
          <w:rPr>
            <w:bCs/>
          </w:rPr>
          <w:delText xml:space="preserve">the </w:delText>
        </w:r>
        <w:r w:rsidRPr="009E3E15" w:rsidDel="00C80E25">
          <w:rPr>
            <w:bCs/>
          </w:rPr>
          <w:delText>thermodynamic driving</w:delText>
        </w:r>
        <w:r w:rsidR="00300545" w:rsidDel="00C80E25">
          <w:rPr>
            <w:bCs/>
          </w:rPr>
          <w:delText xml:space="preserve"> force is consistently positive </w:delText>
        </w:r>
        <w:r w:rsidR="00300545" w:rsidRPr="00300545" w:rsidDel="00C80E25">
          <w:rPr>
            <w:bCs/>
          </w:rPr>
          <w:delText xml:space="preserve">for PPDK </w:delText>
        </w:r>
        <w:r w:rsidR="00300545" w:rsidDel="00C80E25">
          <w:rPr>
            <w:bCs/>
          </w:rPr>
          <w:delText xml:space="preserve">for ethanol concentrations up to </w:delText>
        </w:r>
        <w:r w:rsidR="00FC2D9E" w:rsidDel="00C80E25">
          <w:rPr>
            <w:bCs/>
          </w:rPr>
          <w:delText>0.8M in</w:delText>
        </w:r>
        <w:r w:rsidR="00300545" w:rsidDel="00C80E25">
          <w:rPr>
            <w:bCs/>
          </w:rPr>
          <w:delText xml:space="preserve"> contrast to the</w:delText>
        </w:r>
        <w:r w:rsidRPr="009E3E15" w:rsidDel="00C80E25">
          <w:rPr>
            <w:bCs/>
          </w:rPr>
          <w:delText xml:space="preserve"> malate shunt</w:delText>
        </w:r>
        <w:r w:rsidR="00300545" w:rsidDel="00C80E25">
          <w:rPr>
            <w:bCs/>
          </w:rPr>
          <w:delText xml:space="preserve"> which remain</w:delText>
        </w:r>
        <w:r w:rsidR="00747A95" w:rsidDel="00C80E25">
          <w:rPr>
            <w:bCs/>
          </w:rPr>
          <w:delText>s</w:delText>
        </w:r>
        <w:r w:rsidR="00300545" w:rsidDel="00C80E25">
          <w:rPr>
            <w:bCs/>
          </w:rPr>
          <w:delText xml:space="preserve"> t</w:delText>
        </w:r>
        <w:r w:rsidR="00FC2D9E" w:rsidDel="00C80E25">
          <w:rPr>
            <w:bCs/>
          </w:rPr>
          <w:delText xml:space="preserve">hermodynamically infeasible for </w:delText>
        </w:r>
        <w:r w:rsidR="008E5800" w:rsidDel="00C80E25">
          <w:rPr>
            <w:bCs/>
          </w:rPr>
          <w:delText xml:space="preserve">the </w:delText>
        </w:r>
        <w:r w:rsidR="00FC2D9E" w:rsidDel="00C80E25">
          <w:rPr>
            <w:bCs/>
          </w:rPr>
          <w:delText>entire range of ethanol concentrations (0-1M)</w:delText>
        </w:r>
        <w:r w:rsidRPr="009E3E15" w:rsidDel="00C80E25">
          <w:rPr>
            <w:bCs/>
          </w:rPr>
          <w:delText xml:space="preserve">. </w:delText>
        </w:r>
        <w:r w:rsidR="00DD43E0" w:rsidDel="00C80E25">
          <w:rPr>
            <w:bCs/>
          </w:rPr>
          <w:delText xml:space="preserve">This is because the malate shunt </w:delText>
        </w:r>
        <w:r w:rsidR="00444282" w:rsidDel="00C80E25">
          <w:rPr>
            <w:bCs/>
          </w:rPr>
          <w:delText>requires</w:delText>
        </w:r>
        <w:r w:rsidR="00DD43E0" w:rsidDel="00C80E25">
          <w:rPr>
            <w:bCs/>
          </w:rPr>
          <w:delText xml:space="preserve"> a high intracellular CO2 concentration</w:delText>
        </w:r>
        <w:r w:rsidR="00F70957" w:rsidDel="00C80E25">
          <w:rPr>
            <w:bCs/>
          </w:rPr>
          <w:delText xml:space="preserve"> (&gt;0.1M)</w:delText>
        </w:r>
        <w:r w:rsidR="00F70957" w:rsidRPr="00661A4D" w:rsidDel="00C80E25">
          <w:rPr>
            <w:bCs/>
          </w:rPr>
          <w:delText xml:space="preserve"> </w:delText>
        </w:r>
        <w:r w:rsidR="00F70957" w:rsidDel="00C80E25">
          <w:rPr>
            <w:bCs/>
          </w:rPr>
          <w:delText>to</w:delText>
        </w:r>
        <w:r w:rsidR="00DD43E0" w:rsidDel="00C80E25">
          <w:rPr>
            <w:bCs/>
          </w:rPr>
          <w:delText xml:space="preserve"> ensure thermodynamic feasibility, but the CO2 </w:delText>
        </w:r>
        <w:r w:rsidR="001410C8" w:rsidDel="00C80E25">
          <w:rPr>
            <w:bCs/>
          </w:rPr>
          <w:delText>concentration</w:delText>
        </w:r>
        <w:r w:rsidR="00DD43E0" w:rsidDel="00C80E25">
          <w:rPr>
            <w:bCs/>
          </w:rPr>
          <w:delText xml:space="preserve"> bounds </w:delText>
        </w:r>
        <w:r w:rsidR="008E5800" w:rsidDel="00C80E25">
          <w:rPr>
            <w:bCs/>
          </w:rPr>
          <w:delText>a</w:delText>
        </w:r>
        <w:r w:rsidR="00DD43E0" w:rsidDel="00C80E25">
          <w:rPr>
            <w:bCs/>
          </w:rPr>
          <w:delText xml:space="preserve">re </w:delText>
        </w:r>
        <w:r w:rsidR="001410C8" w:rsidDel="00C80E25">
          <w:rPr>
            <w:bCs/>
          </w:rPr>
          <w:delText>restricted</w:delText>
        </w:r>
        <w:r w:rsidR="00DA63B9" w:rsidDel="00C80E25">
          <w:rPr>
            <w:bCs/>
          </w:rPr>
          <w:delText xml:space="preserve"> (&lt;0.01mM)</w:delText>
        </w:r>
        <w:r w:rsidR="001410C8" w:rsidDel="00C80E25">
          <w:rPr>
            <w:bCs/>
          </w:rPr>
          <w:delText xml:space="preserve"> </w:delText>
        </w:r>
        <w:r w:rsidR="008E5800" w:rsidDel="00C80E25">
          <w:rPr>
            <w:bCs/>
          </w:rPr>
          <w:delText>under</w:delText>
        </w:r>
        <w:r w:rsidR="001410C8" w:rsidDel="00C80E25">
          <w:rPr>
            <w:bCs/>
          </w:rPr>
          <w:delText xml:space="preserve"> on </w:delText>
        </w:r>
        <w:r w:rsidR="008E272E" w:rsidDel="00C80E25">
          <w:rPr>
            <w:bCs/>
          </w:rPr>
          <w:delText xml:space="preserve">standard experimental conditions </w:del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 </w:delInstr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DATA </w:delInstrText>
        </w:r>
        <w:r w:rsidR="008E272E" w:rsidDel="00C80E25">
          <w:rPr>
            <w:bCs/>
          </w:rPr>
        </w:r>
        <w:r w:rsidR="008E272E" w:rsidDel="00C80E25">
          <w:rPr>
            <w:bCs/>
          </w:rPr>
          <w:fldChar w:fldCharType="end"/>
        </w:r>
        <w:r w:rsidR="008E272E" w:rsidDel="00C80E25">
          <w:rPr>
            <w:bCs/>
          </w:rPr>
        </w:r>
        <w:r w:rsidR="008E272E" w:rsidDel="00C80E25">
          <w:rPr>
            <w:bCs/>
          </w:rPr>
          <w:fldChar w:fldCharType="separate"/>
        </w:r>
        <w:r w:rsidR="008E272E" w:rsidDel="00C80E25">
          <w:rPr>
            <w:bCs/>
            <w:noProof/>
          </w:rPr>
          <w:delText>[12]</w:delText>
        </w:r>
        <w:r w:rsidR="008E272E" w:rsidDel="00C80E25">
          <w:rPr>
            <w:bCs/>
          </w:rPr>
          <w:fldChar w:fldCharType="end"/>
        </w:r>
        <w:r w:rsidR="00375CB5" w:rsidDel="00C80E25">
          <w:rPr>
            <w:bCs/>
          </w:rPr>
          <w:delText>.</w:delText>
        </w:r>
        <w:r w:rsidR="008E272E" w:rsidDel="00C80E25">
          <w:rPr>
            <w:bCs/>
          </w:rPr>
          <w:delText xml:space="preserve"> </w:delText>
        </w:r>
        <w:r w:rsidR="00444282" w:rsidRPr="00661A4D" w:rsidDel="00C80E25">
          <w:rPr>
            <w:bCs/>
          </w:rPr>
          <w:delText xml:space="preserve">This alludes to </w:delText>
        </w:r>
        <w:r w:rsidR="00661A4D" w:rsidDel="00C80E25">
          <w:rPr>
            <w:bCs/>
          </w:rPr>
          <w:delText xml:space="preserve">a </w:delText>
        </w:r>
        <w:r w:rsidR="00E370F6" w:rsidDel="00C80E25">
          <w:rPr>
            <w:bCs/>
          </w:rPr>
          <w:delText>localized</w:delText>
        </w:r>
        <w:r w:rsidR="00661A4D" w:rsidDel="00C80E25">
          <w:rPr>
            <w:bCs/>
          </w:rPr>
          <w:delText xml:space="preserve"> increase </w:delText>
        </w:r>
        <w:r w:rsidR="00E370F6" w:rsidDel="00C80E25">
          <w:rPr>
            <w:bCs/>
          </w:rPr>
          <w:delText>of</w:delText>
        </w:r>
        <w:r w:rsidR="00661A4D" w:rsidDel="00C80E25">
          <w:rPr>
            <w:bCs/>
          </w:rPr>
          <w:delText xml:space="preserve"> </w:delText>
        </w:r>
        <w:r w:rsidR="00661A4D" w:rsidRPr="00661A4D" w:rsidDel="00C80E25">
          <w:rPr>
            <w:bCs/>
          </w:rPr>
          <w:delText>CO2 concentration</w:delText>
        </w:r>
        <w:r w:rsidR="008E2617" w:rsidDel="00C80E25">
          <w:rPr>
            <w:bCs/>
          </w:rPr>
          <w:delText xml:space="preserve"> </w:delText>
        </w:r>
        <w:r w:rsidR="00E370F6" w:rsidDel="00C80E25">
          <w:rPr>
            <w:bCs/>
          </w:rPr>
          <w:delText xml:space="preserve">in WT </w:delText>
        </w:r>
        <w:r w:rsidR="00E370F6" w:rsidRPr="00E370F6" w:rsidDel="00C80E25">
          <w:rPr>
            <w:bCs/>
            <w:i/>
          </w:rPr>
          <w:delText>C. thermocellum</w:delText>
        </w:r>
        <w:r w:rsidR="00E370F6" w:rsidDel="00C80E25">
          <w:rPr>
            <w:bCs/>
          </w:rPr>
          <w:delText xml:space="preserve"> </w:delText>
        </w:r>
        <w:r w:rsidR="00661A4D" w:rsidRPr="00661A4D" w:rsidDel="00C80E25">
          <w:rPr>
            <w:bCs/>
          </w:rPr>
          <w:delText>for PEPCK to be feasible</w:delText>
        </w:r>
        <w:r w:rsidR="00E370F6" w:rsidDel="00C80E25">
          <w:rPr>
            <w:bCs/>
          </w:rPr>
          <w:delText xml:space="preserve"> and </w:delText>
        </w:r>
        <w:r w:rsidR="00F70957" w:rsidDel="00C80E25">
          <w:rPr>
            <w:bCs/>
          </w:rPr>
          <w:delText xml:space="preserve">also </w:delText>
        </w:r>
        <w:r w:rsidR="00E370F6" w:rsidDel="00C80E25">
          <w:rPr>
            <w:bCs/>
          </w:rPr>
          <w:delText xml:space="preserve">indicates close proximity of PEPCK to CO2 generating reactions such as </w:delText>
        </w:r>
        <w:r w:rsidR="00CF1D64" w:rsidRPr="00CF1D64" w:rsidDel="00C80E25">
          <w:rPr>
            <w:bCs/>
          </w:rPr>
          <w:delText>pyruvate: ferredoxin oxidoreductase</w:delText>
        </w:r>
        <w:r w:rsidR="00CF1D64" w:rsidDel="00C80E25">
          <w:rPr>
            <w:bCs/>
          </w:rPr>
          <w:delText xml:space="preserve"> (</w:delText>
        </w:r>
        <w:r w:rsidR="00E370F6" w:rsidDel="00C80E25">
          <w:rPr>
            <w:bCs/>
          </w:rPr>
          <w:delText>PFOR</w:delText>
        </w:r>
        <w:r w:rsidR="00CF1D64" w:rsidDel="00C80E25">
          <w:rPr>
            <w:bCs/>
          </w:rPr>
          <w:delText>)</w:delText>
        </w:r>
        <w:r w:rsidR="00E370F6" w:rsidDel="00C80E25">
          <w:rPr>
            <w:bCs/>
          </w:rPr>
          <w:delText xml:space="preserve">, </w:delText>
        </w:r>
        <w:r w:rsidR="00CF1D64" w:rsidDel="00C80E25">
          <w:rPr>
            <w:bCs/>
          </w:rPr>
          <w:delText>malate dehydrogenase (</w:delText>
        </w:r>
        <w:r w:rsidR="00E370F6" w:rsidDel="00C80E25">
          <w:rPr>
            <w:bCs/>
          </w:rPr>
          <w:delText>MDH</w:delText>
        </w:r>
        <w:r w:rsidR="00CF1D64" w:rsidDel="00C80E25">
          <w:rPr>
            <w:bCs/>
          </w:rPr>
          <w:delText>)</w:delText>
        </w:r>
        <w:r w:rsidR="00E370F6" w:rsidDel="00C80E25">
          <w:rPr>
            <w:bCs/>
          </w:rPr>
          <w:delText xml:space="preserve"> which should be </w:delText>
        </w:r>
        <w:r w:rsidR="00F70957" w:rsidDel="00C80E25">
          <w:rPr>
            <w:bCs/>
          </w:rPr>
          <w:delText>probed</w:delText>
        </w:r>
        <w:r w:rsidR="00E370F6" w:rsidDel="00C80E25">
          <w:rPr>
            <w:bCs/>
          </w:rPr>
          <w:delText xml:space="preserve"> experimentally. W</w:delText>
        </w:r>
        <w:r w:rsidR="00300545" w:rsidDel="00C80E25">
          <w:rPr>
            <w:bCs/>
          </w:rPr>
          <w:delText xml:space="preserve">e </w:delText>
        </w:r>
        <w:r w:rsidR="009A0FEB" w:rsidDel="00C80E25">
          <w:rPr>
            <w:bCs/>
          </w:rPr>
          <w:delText>also observe</w:delText>
        </w:r>
        <w:r w:rsidRPr="009E3E15" w:rsidDel="00C80E25">
          <w:rPr>
            <w:bCs/>
          </w:rPr>
          <w:delText xml:space="preserve"> accumulation of upper glycolysis metabolites especially sugar phosphates</w:delText>
        </w:r>
        <w:r w:rsidR="00833988" w:rsidDel="00C80E25">
          <w:rPr>
            <w:bCs/>
          </w:rPr>
          <w:delText xml:space="preserve"> (also observed in ethanol stress studies</w:delText>
        </w:r>
        <w:r w:rsidR="00646144" w:rsidRPr="009E3E15" w:rsidDel="00C80E25">
          <w:rPr>
            <w:bCs/>
          </w:rPr>
          <w:delText xml:space="preserve"> </w:delText>
        </w:r>
        <w:r w:rsidR="00646144" w:rsidRPr="009E3E15"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 </w:delInstrText>
        </w:r>
        <w:r w:rsidR="007B3830"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DATA </w:delInstrText>
        </w:r>
        <w:r w:rsidR="007B3830" w:rsidDel="00C80E25">
          <w:rPr>
            <w:bCs/>
          </w:rPr>
        </w:r>
        <w:r w:rsidR="007B3830" w:rsidDel="00C80E25">
          <w:rPr>
            <w:bCs/>
          </w:rPr>
          <w:fldChar w:fldCharType="end"/>
        </w:r>
        <w:r w:rsidR="00646144" w:rsidRPr="009E3E15" w:rsidDel="00C80E25">
          <w:rPr>
            <w:bCs/>
          </w:rPr>
        </w:r>
        <w:r w:rsidR="00646144" w:rsidRPr="009E3E15" w:rsidDel="00C80E25">
          <w:rPr>
            <w:bCs/>
          </w:rPr>
          <w:fldChar w:fldCharType="separate"/>
        </w:r>
        <w:r w:rsidR="007B3830" w:rsidDel="00C80E25">
          <w:rPr>
            <w:bCs/>
            <w:noProof/>
          </w:rPr>
          <w:delText>[1, 21]</w:delText>
        </w:r>
        <w:r w:rsidR="00646144" w:rsidRPr="009E3E15" w:rsidDel="00C80E25">
          <w:rPr>
            <w:bCs/>
          </w:rPr>
          <w:fldChar w:fldCharType="end"/>
        </w:r>
        <w:r w:rsidRPr="009E3E15" w:rsidDel="00C80E25">
          <w:rPr>
            <w:bCs/>
          </w:rPr>
          <w:delText xml:space="preserve">) as a </w:delText>
        </w:r>
        <w:r w:rsidRPr="002A1401" w:rsidDel="00C80E25">
          <w:rPr>
            <w:bCs/>
          </w:rPr>
          <w:delText xml:space="preserve">consequence of </w:delText>
        </w:r>
        <w:r w:rsidR="005338AD" w:rsidRPr="002A1401" w:rsidDel="00C80E25">
          <w:rPr>
            <w:bCs/>
          </w:rPr>
          <w:delText>GAPDH</w:delText>
        </w:r>
        <w:r w:rsidRPr="002A1401" w:rsidDel="00C80E25">
          <w:rPr>
            <w:bCs/>
          </w:rPr>
          <w:delText xml:space="preserve"> being a thermodynamic bottleneck</w:delText>
        </w:r>
        <w:r w:rsidR="005338AD" w:rsidDel="00C80E25">
          <w:rPr>
            <w:bCs/>
          </w:rPr>
          <w:delText xml:space="preserve"> due to </w:delText>
        </w:r>
        <w:r w:rsidR="009A0FEB" w:rsidDel="00C80E25">
          <w:rPr>
            <w:bCs/>
          </w:rPr>
          <w:delText xml:space="preserve">an </w:delText>
        </w:r>
        <w:r w:rsidR="005338AD" w:rsidDel="00C80E25">
          <w:rPr>
            <w:bCs/>
          </w:rPr>
          <w:delText>increase in NADH pool</w:delText>
        </w:r>
        <w:r w:rsidR="009A0FEB" w:rsidDel="00C80E25">
          <w:rPr>
            <w:bCs/>
          </w:rPr>
          <w:delText xml:space="preserve"> under ethanol stress</w:delText>
        </w:r>
        <w:r w:rsidR="00CF1D64" w:rsidDel="00C80E25">
          <w:rPr>
            <w:bCs/>
          </w:rPr>
          <w:delText xml:space="preserve"> (Figure 2)</w:delText>
        </w:r>
        <w:r w:rsidRPr="009E3E15" w:rsidDel="00C80E25">
          <w:rPr>
            <w:bCs/>
          </w:rPr>
          <w:delText>.</w:delText>
        </w:r>
      </w:del>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commentRangeStart w:id="417"/>
      <w:r>
        <w:rPr>
          <w:noProof/>
        </w:rPr>
        <w:lastRenderedPageBreak/>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7"/>
      <w:r w:rsidR="0062525C">
        <w:rPr>
          <w:rStyle w:val="CommentReference"/>
          <w:rFonts w:ascii="Liberation Serif" w:hAnsi="Liberation Serif" w:cs="Mangal"/>
          <w:color w:val="00000A"/>
          <w:lang w:eastAsia="zh-CN" w:bidi="hi-IN"/>
        </w:rPr>
        <w:commentReference w:id="417"/>
      </w:r>
    </w:p>
    <w:p w14:paraId="2D50E4F4" w14:textId="216D4EA6"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variation in metabolite concentrations of key metabolites across time points. The </w:t>
      </w:r>
      <w:del w:id="418" w:author="Dan Olson" w:date="2019-02-04T13:30:00Z">
        <w:r w:rsidRPr="0071375B" w:rsidDel="00E62C61">
          <w:rPr>
            <w:rFonts w:ascii="Times New Roman" w:hAnsi="Times New Roman" w:cs="Times New Roman"/>
            <w:i w:val="0"/>
            <w:color w:val="000000" w:themeColor="text1"/>
            <w:sz w:val="20"/>
          </w:rPr>
          <w:delText xml:space="preserve">external </w:delText>
        </w:r>
      </w:del>
      <w:r w:rsidRPr="0071375B">
        <w:rPr>
          <w:rFonts w:ascii="Times New Roman" w:hAnsi="Times New Roman" w:cs="Times New Roman"/>
          <w:i w:val="0"/>
          <w:color w:val="000000" w:themeColor="text1"/>
          <w:sz w:val="20"/>
        </w:rPr>
        <w:t>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t>
      </w:r>
      <w:del w:id="419" w:author="Dan Olson" w:date="2019-02-04T13:30:00Z">
        <w:r w:rsidRPr="0071375B" w:rsidDel="00E62C61">
          <w:rPr>
            <w:rFonts w:ascii="Times New Roman" w:hAnsi="Times New Roman" w:cs="Times New Roman"/>
            <w:i w:val="0"/>
            <w:color w:val="000000" w:themeColor="text1"/>
            <w:sz w:val="20"/>
          </w:rPr>
          <w:delText>with increasing time points</w:delText>
        </w:r>
      </w:del>
      <w:ins w:id="420" w:author="Dan Olson" w:date="2019-02-04T13:30:00Z">
        <w:r w:rsidR="00E62C61">
          <w:rPr>
            <w:rFonts w:ascii="Times New Roman" w:hAnsi="Times New Roman" w:cs="Times New Roman"/>
            <w:i w:val="0"/>
            <w:color w:val="000000" w:themeColor="text1"/>
            <w:sz w:val="20"/>
          </w:rPr>
          <w:t>over time due to the addition of ethanol</w:t>
        </w:r>
      </w:ins>
      <w:r w:rsidRPr="0071375B">
        <w:rPr>
          <w:rFonts w:ascii="Times New Roman" w:hAnsi="Times New Roman" w:cs="Times New Roman"/>
          <w:i w:val="0"/>
          <w:color w:val="000000" w:themeColor="text1"/>
          <w:sz w:val="20"/>
        </w:rPr>
        <w:t xml:space="preserve">. </w:t>
      </w:r>
      <w:ins w:id="421" w:author="Dan Olson" w:date="2019-02-04T13:31:00Z">
        <w:r w:rsidR="0062525C">
          <w:rPr>
            <w:rFonts w:ascii="Times New Roman" w:hAnsi="Times New Roman" w:cs="Times New Roman"/>
            <w:i w:val="0"/>
            <w:color w:val="000000" w:themeColor="text1"/>
            <w:sz w:val="20"/>
          </w:rPr>
          <w:t xml:space="preserve">The </w:t>
        </w:r>
      </w:ins>
      <w:proofErr w:type="spellStart"/>
      <w:ins w:id="422" w:author="Dan Olson" w:date="2019-02-04T13:32:00Z">
        <w:r w:rsidR="0062525C">
          <w:rPr>
            <w:rFonts w:ascii="Times New Roman" w:hAnsi="Times New Roman" w:cs="Times New Roman"/>
            <w:i w:val="0"/>
            <w:color w:val="000000" w:themeColor="text1"/>
            <w:sz w:val="20"/>
          </w:rPr>
          <w:t>accumultation</w:t>
        </w:r>
        <w:proofErr w:type="spellEnd"/>
        <w:r w:rsidR="0062525C">
          <w:rPr>
            <w:rFonts w:ascii="Times New Roman" w:hAnsi="Times New Roman" w:cs="Times New Roman"/>
            <w:i w:val="0"/>
            <w:color w:val="000000" w:themeColor="text1"/>
            <w:sz w:val="20"/>
          </w:rPr>
          <w:t xml:space="preserve"> of </w:t>
        </w:r>
      </w:ins>
      <w:del w:id="423" w:author="Dan Olson" w:date="2019-02-04T13:32:00Z">
        <w:r w:rsidRPr="0071375B" w:rsidDel="0062525C">
          <w:rPr>
            <w:rFonts w:ascii="Times New Roman" w:hAnsi="Times New Roman" w:cs="Times New Roman"/>
            <w:i w:val="0"/>
            <w:color w:val="000000" w:themeColor="text1"/>
            <w:sz w:val="20"/>
          </w:rPr>
          <w:delText>S</w:delText>
        </w:r>
      </w:del>
      <w:ins w:id="424" w:author="Dan Olson" w:date="2019-02-04T13:32:00Z">
        <w:r w:rsidR="0062525C">
          <w:rPr>
            <w:rFonts w:ascii="Times New Roman" w:hAnsi="Times New Roman" w:cs="Times New Roman"/>
            <w:i w:val="0"/>
            <w:color w:val="000000" w:themeColor="text1"/>
            <w:sz w:val="20"/>
          </w:rPr>
          <w:t>s</w:t>
        </w:r>
      </w:ins>
      <w:r w:rsidRPr="0071375B">
        <w:rPr>
          <w:rFonts w:ascii="Times New Roman" w:hAnsi="Times New Roman" w:cs="Times New Roman"/>
          <w:i w:val="0"/>
          <w:color w:val="000000" w:themeColor="text1"/>
          <w:sz w:val="20"/>
        </w:rPr>
        <w:t xml:space="preserve">ugar phosphates (e.g. </w:t>
      </w:r>
      <w:commentRangeStart w:id="425"/>
      <w:r w:rsidRPr="0071375B">
        <w:rPr>
          <w:rFonts w:ascii="Times New Roman" w:hAnsi="Times New Roman" w:cs="Times New Roman"/>
          <w:i w:val="0"/>
          <w:color w:val="000000" w:themeColor="text1"/>
          <w:sz w:val="20"/>
        </w:rPr>
        <w:t>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w:t>
      </w:r>
      <w:commentRangeEnd w:id="425"/>
      <w:r w:rsidR="0062525C">
        <w:rPr>
          <w:rStyle w:val="CommentReference"/>
          <w:rFonts w:cs="Mangal"/>
          <w:i w:val="0"/>
          <w:iCs w:val="0"/>
        </w:rPr>
        <w:commentReference w:id="425"/>
      </w:r>
      <w:r w:rsidRPr="0071375B">
        <w:rPr>
          <w:rFonts w:ascii="Times New Roman" w:hAnsi="Times New Roman" w:cs="Times New Roman"/>
          <w:i w:val="0"/>
          <w:color w:val="000000" w:themeColor="text1"/>
          <w:sz w:val="20"/>
        </w:rPr>
        <w:t xml:space="preserve">) in upper glycolysis </w:t>
      </w:r>
      <w:del w:id="426" w:author="Dan Olson" w:date="2019-02-04T13:32:00Z">
        <w:r w:rsidRPr="0071375B" w:rsidDel="0062525C">
          <w:rPr>
            <w:rFonts w:ascii="Times New Roman" w:hAnsi="Times New Roman" w:cs="Times New Roman"/>
            <w:i w:val="0"/>
            <w:color w:val="000000" w:themeColor="text1"/>
            <w:sz w:val="20"/>
          </w:rPr>
          <w:delText>are getting accumulated under ethanol stress</w:delText>
        </w:r>
      </w:del>
      <w:ins w:id="427" w:author="Dan Olson" w:date="2019-02-04T13:32:00Z">
        <w:r w:rsidR="0062525C">
          <w:rPr>
            <w:rFonts w:ascii="Times New Roman" w:hAnsi="Times New Roman" w:cs="Times New Roman"/>
            <w:i w:val="0"/>
            <w:color w:val="000000" w:themeColor="text1"/>
            <w:sz w:val="20"/>
          </w:rPr>
          <w:t>is correlated with increased ethanol titer</w:t>
        </w:r>
      </w:ins>
      <w:r w:rsidRPr="0071375B">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188F555" w:rsidR="00085B17" w:rsidRPr="00EB043F" w:rsidRDefault="00085B17">
      <w:pPr>
        <w:pStyle w:val="Heading2"/>
        <w:pPrChange w:id="428" w:author="Dan Olson" w:date="2019-02-06T15:15:00Z">
          <w:pPr>
            <w:pStyle w:val="Heading2"/>
            <w:jc w:val="both"/>
          </w:pPr>
        </w:pPrChange>
      </w:pPr>
      <w:r w:rsidRPr="00EB043F">
        <w:t xml:space="preserve">Analysis </w:t>
      </w:r>
      <w:r w:rsidR="00EB043F">
        <w:t xml:space="preserve">of possible </w:t>
      </w:r>
      <w:r w:rsidR="00EB043F" w:rsidRPr="00EB043F">
        <w:t>metabolic engineering interventions</w:t>
      </w:r>
      <w:r w:rsidR="00EB043F">
        <w:t xml:space="preserve"> in</w:t>
      </w:r>
      <w:r w:rsidRPr="00EB043F">
        <w:t xml:space="preserve"> </w:t>
      </w:r>
      <w:r w:rsidRPr="00EB043F">
        <w:rPr>
          <w:i/>
        </w:rPr>
        <w:t>C. thermocellum</w:t>
      </w:r>
      <w:r w:rsidRPr="00EB043F">
        <w:t xml:space="preserve"> </w:t>
      </w:r>
    </w:p>
    <w:p w14:paraId="00E12787" w14:textId="15E306F2" w:rsidR="00661D5E" w:rsidRPr="00371887" w:rsidRDefault="00662D75" w:rsidP="00550698">
      <w:pPr>
        <w:spacing w:line="480" w:lineRule="auto"/>
        <w:jc w:val="both"/>
        <w:pPrChange w:id="429" w:author="Dan Olson" w:date="2019-02-07T10:17:00Z">
          <w:pPr>
            <w:spacing w:line="480" w:lineRule="auto"/>
            <w:jc w:val="both"/>
          </w:pPr>
        </w:pPrChange>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w:t>
      </w:r>
      <w:ins w:id="430" w:author="Dan Olson" w:date="2019-02-07T10:06:00Z">
        <w:r w:rsidR="00506DFF">
          <w:t xml:space="preserve">ratios </w:t>
        </w:r>
      </w:ins>
      <w:del w:id="431" w:author="Dan Olson" w:date="2019-02-07T10:06:00Z">
        <w:r w:rsidR="00602A30" w:rsidDel="00506DFF">
          <w:delText>pools</w:delText>
        </w:r>
        <w:r w:rsidR="00617535" w:rsidDel="00506DFF">
          <w:delText xml:space="preserve"> </w:delText>
        </w:r>
      </w:del>
      <w:r w:rsidR="00617535">
        <w:t xml:space="preserve">(especially </w:t>
      </w:r>
      <w:ins w:id="432" w:author="Dan Olson" w:date="2019-02-07T10:06:00Z">
        <w:r w:rsidR="00506DFF">
          <w:t>NAD</w:t>
        </w:r>
        <w:r w:rsidR="00506DFF" w:rsidRPr="00506DFF">
          <w:rPr>
            <w:vertAlign w:val="superscript"/>
            <w:rPrChange w:id="433" w:author="Dan Olson" w:date="2019-02-07T10:06:00Z">
              <w:rPr/>
            </w:rPrChange>
          </w:rPr>
          <w:t>+</w:t>
        </w:r>
        <w:r w:rsidR="00506DFF">
          <w:t>/</w:t>
        </w:r>
      </w:ins>
      <w:r w:rsidR="00617535">
        <w:t>NADH</w:t>
      </w:r>
      <w:ins w:id="434" w:author="Dan Olson" w:date="2019-02-07T10:06:00Z">
        <w:r w:rsidR="00506DFF">
          <w:t xml:space="preserve"> and PPi/Pi</w:t>
        </w:r>
      </w:ins>
      <w:r w:rsidR="00617535">
        <w:t>)</w:t>
      </w:r>
      <w:r w:rsidR="00602A30">
        <w:t xml:space="preserve"> play</w:t>
      </w:r>
      <w:del w:id="435" w:author="Dan Olson" w:date="2019-02-07T10:07:00Z">
        <w:r w:rsidR="00617535" w:rsidDel="00506DFF">
          <w:delText>s</w:delText>
        </w:r>
      </w:del>
      <w:r w:rsidR="00602A30">
        <w:t xml:space="preserve"> a major role in </w:t>
      </w:r>
      <w:del w:id="436" w:author="Dan Olson" w:date="2019-02-07T10:07:00Z">
        <w:r w:rsidR="00602A30" w:rsidDel="00506DFF">
          <w:delText xml:space="preserve">driving </w:delText>
        </w:r>
      </w:del>
      <w:ins w:id="437" w:author="Dan Olson" w:date="2019-02-07T10:07:00Z">
        <w:r w:rsidR="00506DFF">
          <w:t xml:space="preserve">determining </w:t>
        </w:r>
      </w:ins>
      <w:r w:rsidR="00602A30">
        <w:t xml:space="preserve">the thermodynamic feasibility of </w:t>
      </w:r>
      <w:ins w:id="438" w:author="Dan Olson" w:date="2019-02-07T10:07:00Z">
        <w:r w:rsidR="00506DFF">
          <w:t xml:space="preserve">cellobiose to </w:t>
        </w:r>
      </w:ins>
      <w:r w:rsidR="00602A30">
        <w:t xml:space="preserve">ethanol </w:t>
      </w:r>
      <w:del w:id="439" w:author="Dan Olson" w:date="2019-02-07T10:07:00Z">
        <w:r w:rsidR="00602A30" w:rsidDel="00506DFF">
          <w:delText xml:space="preserve">production </w:delText>
        </w:r>
      </w:del>
      <w:ins w:id="440" w:author="Dan Olson" w:date="2019-02-07T10:07:00Z">
        <w:r w:rsidR="00506DFF">
          <w:t xml:space="preserve">conversion </w:t>
        </w:r>
      </w:ins>
      <w:r w:rsidR="00602A30">
        <w:t xml:space="preserve">in </w:t>
      </w:r>
      <w:r w:rsidR="00602A30" w:rsidRPr="00AA156C">
        <w:rPr>
          <w:i/>
        </w:rPr>
        <w:t>C. thermocellum</w:t>
      </w:r>
      <w:r w:rsidR="00602A30">
        <w:t xml:space="preserve">. </w:t>
      </w:r>
      <w:ins w:id="441" w:author="Dan Olson" w:date="2019-02-07T10:10:00Z">
        <w:r w:rsidR="00506DFF">
          <w:t xml:space="preserve">One way to affect the cofactor ratios is by genetic interventions </w:t>
        </w:r>
      </w:ins>
      <w:ins w:id="442" w:author="Dan Olson" w:date="2019-02-07T10:11:00Z">
        <w:r w:rsidR="00506DFF">
          <w:t xml:space="preserve">to change the cofactor usage of </w:t>
        </w:r>
      </w:ins>
      <w:ins w:id="443" w:author="Dan Olson" w:date="2019-02-07T10:12:00Z">
        <w:r w:rsidR="00506DFF">
          <w:t xml:space="preserve">a given enzyme. </w:t>
        </w:r>
      </w:ins>
      <w:del w:id="444" w:author="Dan Olson" w:date="2019-02-07T10:12:00Z">
        <w:r w:rsidR="00602A30" w:rsidDel="00506DFF">
          <w:delText xml:space="preserve">Thus, we can infer that perturbations in cofactor pools can be used to our advantage to increase ethanol production by ensuring a larger MDF for the pathway. </w:delText>
        </w:r>
      </w:del>
      <w:r w:rsidR="00602A30">
        <w:t xml:space="preserve">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t xml:space="preserve">NADPH-linked </w:t>
      </w:r>
      <w:r w:rsidR="003606C3">
        <w:lastRenderedPageBreak/>
        <w:t xml:space="preserve">ADH (ADH-NADPH) </w:t>
      </w:r>
      <w:r w:rsidR="003606C3">
        <w:rPr>
          <w:bCs/>
        </w:rPr>
        <w:t xml:space="preserve">(see </w:t>
      </w:r>
      <w:r w:rsidR="003606C3" w:rsidRPr="00550698">
        <w:rPr>
          <w:bCs/>
          <w:highlight w:val="yellow"/>
          <w:rPrChange w:id="445" w:author="Dan Olson" w:date="2019-02-07T10:18:00Z">
            <w:rPr>
              <w:bCs/>
            </w:rPr>
          </w:rPrChange>
        </w:rPr>
        <w:t>Figure 1</w:t>
      </w:r>
      <w:r w:rsidR="003606C3">
        <w:rPr>
          <w:bCs/>
        </w:rPr>
        <w:t xml:space="preserve"> and </w:t>
      </w:r>
      <w:r w:rsidR="003606C3" w:rsidRPr="00550698">
        <w:rPr>
          <w:bCs/>
          <w:highlight w:val="yellow"/>
          <w:rPrChange w:id="446" w:author="Dan Olson" w:date="2019-02-07T10:18:00Z">
            <w:rPr>
              <w:bCs/>
            </w:rPr>
          </w:rPrChange>
        </w:rPr>
        <w:t>Table 1</w:t>
      </w:r>
      <w:r w:rsidR="003606C3">
        <w:rPr>
          <w:bCs/>
        </w:rPr>
        <w:t>)</w:t>
      </w:r>
      <w:r w:rsidR="00D3077D">
        <w:t xml:space="preserve">. </w:t>
      </w:r>
      <w:r w:rsidR="00077607">
        <w:t xml:space="preserve">A genetic intervention often implies multiple changes. For example, changing the cofactor preference of the ADH reaction from NADH to NADPH implies a second change somewhere in the pathway to provide a source of NADPH. To ensure that </w:t>
      </w:r>
      <w:proofErr w:type="gramStart"/>
      <w:r w:rsidR="00077607">
        <w:t>all of</w:t>
      </w:r>
      <w:proofErr w:type="gramEnd"/>
      <w:r w:rsidR="00077607">
        <w:t xml:space="preserve"> these secondary changes </w:t>
      </w:r>
      <w:del w:id="447" w:author="Dan Olson" w:date="2019-02-07T10:12:00Z">
        <w:r w:rsidR="00077607" w:rsidDel="00506DFF">
          <w:delText xml:space="preserve">were </w:delText>
        </w:r>
      </w:del>
      <w:ins w:id="448" w:author="Dan Olson" w:date="2019-02-07T10:12:00Z">
        <w:r w:rsidR="00506DFF">
          <w:t xml:space="preserve">are </w:t>
        </w:r>
      </w:ins>
      <w:r w:rsidR="00077607">
        <w:t>accounted for, we generate</w:t>
      </w:r>
      <w:ins w:id="449" w:author="Dan Olson" w:date="2019-02-07T10:12:00Z">
        <w:r w:rsidR="00506DFF">
          <w:t>d</w:t>
        </w:r>
      </w:ins>
      <w:r w:rsidR="00077607">
        <w:t xml:space="preserve"> elementary flux modes (EFMs) for all combinations of reactions that allow conversion of one molecule of cellobiose into four molecules of ethanol</w:t>
      </w:r>
      <w:r w:rsidR="00990808">
        <w:t xml:space="preserve"> while allowing for only unique </w:t>
      </w:r>
      <w:proofErr w:type="spellStart"/>
      <w:r w:rsidR="00990808">
        <w:t>biotransformations</w:t>
      </w:r>
      <w:proofErr w:type="spellEnd"/>
      <w:r w:rsidR="00990808">
        <w:t xml:space="preserve">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w:t>
      </w:r>
      <w:r w:rsidR="00990808" w:rsidRPr="00506DFF">
        <w:rPr>
          <w:highlight w:val="yellow"/>
          <w:rPrChange w:id="450" w:author="Dan Olson" w:date="2019-02-07T10:12:00Z">
            <w:rPr/>
          </w:rPrChange>
        </w:rPr>
        <w:t>Supplementary Table XX</w:t>
      </w:r>
      <w:r w:rsidR="00990808">
        <w:t>)</w:t>
      </w:r>
      <w:r w:rsidR="005A47DD">
        <w:t xml:space="preserve">, we </w:t>
      </w:r>
      <w:proofErr w:type="spellStart"/>
      <w:r w:rsidR="005A47DD">
        <w:t>calculate</w:t>
      </w:r>
      <w:ins w:id="451" w:author="Dan Olson" w:date="2019-02-07T10:13:00Z">
        <w:r w:rsidR="00550698">
          <w:t>e</w:t>
        </w:r>
      </w:ins>
      <w:proofErr w:type="spellEnd"/>
      <w:r w:rsidR="005A47DD">
        <w:t xml:space="preserve"> the ATP </w:t>
      </w:r>
      <w:r w:rsidR="008E7F7C">
        <w:t>generated</w:t>
      </w:r>
      <w:r w:rsidR="005A47DD">
        <w:t xml:space="preserve"> </w:t>
      </w:r>
      <w:r w:rsidR="00077607">
        <w:t>and the</w:t>
      </w:r>
      <w:r w:rsidR="00990808">
        <w:t xml:space="preserve"> pathway</w:t>
      </w:r>
      <w:r w:rsidR="00077607">
        <w:t xml:space="preserve"> MDF.  We quantif</w:t>
      </w:r>
      <w:ins w:id="452" w:author="Dan Olson" w:date="2019-02-07T10:13:00Z">
        <w:r w:rsidR="00550698">
          <w:t>ied</w:t>
        </w:r>
      </w:ins>
      <w:del w:id="453" w:author="Dan Olson" w:date="2019-02-07T10:13:00Z">
        <w:r w:rsidR="00990808" w:rsidDel="00550698">
          <w:delText>y</w:delText>
        </w:r>
      </w:del>
      <w:r w:rsidR="00077607">
        <w:t xml:space="preserve"> the difference between our wild-type EFM and any mutant EFM </w:t>
      </w:r>
      <w:del w:id="454" w:author="Dan Olson" w:date="2019-02-07T10:13:00Z">
        <w:r w:rsidR="00077607" w:rsidDel="00550698">
          <w:delText>by calculating their</w:delText>
        </w:r>
      </w:del>
      <w:ins w:id="455" w:author="Dan Olson" w:date="2019-02-07T10:13:00Z">
        <w:r w:rsidR="00550698">
          <w:t>using a</w:t>
        </w:r>
      </w:ins>
      <w:r w:rsidR="00077607">
        <w:t xml:space="preserve"> Hamming </w:t>
      </w:r>
      <w:ins w:id="456" w:author="Dan Olson" w:date="2019-02-07T10:13:00Z">
        <w:r w:rsidR="00550698">
          <w:t>d</w:t>
        </w:r>
      </w:ins>
      <w:del w:id="457" w:author="Dan Olson" w:date="2019-02-07T10:13:00Z">
        <w:r w:rsidR="00077607" w:rsidDel="00550698">
          <w:delText>D</w:delText>
        </w:r>
      </w:del>
      <w:r w:rsidR="00077607">
        <w:t xml:space="preserve">istance </w:t>
      </w:r>
      <w:ins w:id="458" w:author="Dan Olson" w:date="2019-02-07T10:13:00Z">
        <w:r w:rsidR="00550698">
          <w:t>metric (</w:t>
        </w:r>
      </w:ins>
      <w:r w:rsidR="00077607">
        <w:t xml:space="preserve">which measures the </w:t>
      </w:r>
      <w:r w:rsidR="00371887">
        <w:t>number</w:t>
      </w:r>
      <w:r w:rsidR="00077607">
        <w:t xml:space="preserve"> of </w:t>
      </w:r>
      <w:r w:rsidR="00371887">
        <w:t>reaction changes in a mutant compared to our wild-type EFM</w:t>
      </w:r>
      <w:ins w:id="459" w:author="Dan Olson" w:date="2019-02-07T10:13:00Z">
        <w:r w:rsidR="00550698">
          <w:t>)</w:t>
        </w:r>
      </w:ins>
      <w:r w:rsidR="00371887">
        <w:t xml:space="preserve">. A high </w:t>
      </w:r>
      <w:ins w:id="460" w:author="Dan Olson" w:date="2019-02-07T10:13:00Z">
        <w:r w:rsidR="00550698">
          <w:t>H</w:t>
        </w:r>
      </w:ins>
      <w:del w:id="461" w:author="Dan Olson" w:date="2019-02-07T10:13:00Z">
        <w:r w:rsidR="00371887" w:rsidDel="00550698">
          <w:delText>h</w:delText>
        </w:r>
      </w:del>
      <w:r w:rsidR="00371887">
        <w:t xml:space="preserve">amming distance indicates that significant strain design effort would be </w:t>
      </w:r>
      <w:del w:id="462" w:author="Dan Olson" w:date="2019-02-07T10:14:00Z">
        <w:r w:rsidR="00371887" w:rsidDel="00550698">
          <w:delText>invested in</w:delText>
        </w:r>
      </w:del>
      <w:ins w:id="463" w:author="Dan Olson" w:date="2019-02-07T10:14:00Z">
        <w:r w:rsidR="00550698">
          <w:t>required to</w:t>
        </w:r>
      </w:ins>
      <w:r w:rsidR="00371887">
        <w:t xml:space="preserve"> generat</w:t>
      </w:r>
      <w:ins w:id="464" w:author="Dan Olson" w:date="2019-02-07T10:14:00Z">
        <w:r w:rsidR="00550698">
          <w:t>e</w:t>
        </w:r>
      </w:ins>
      <w:del w:id="465" w:author="Dan Olson" w:date="2019-02-07T10:14:00Z">
        <w:r w:rsidR="00371887" w:rsidDel="00550698">
          <w:delText>ing</w:delText>
        </w:r>
      </w:del>
      <w:r w:rsidR="00371887">
        <w:t xml:space="preserve"> the mutant strain. </w:t>
      </w:r>
      <w:r w:rsidR="00602A30">
        <w:t>All t</w:t>
      </w:r>
      <w:r w:rsidR="00602A30" w:rsidRPr="009E3E15">
        <w:t>he</w:t>
      </w:r>
      <w:r w:rsidR="00341D94">
        <w:t xml:space="preserve"> 336</w:t>
      </w:r>
      <w:r w:rsidR="00602A30" w:rsidRPr="009E3E15">
        <w:t xml:space="preserve"> </w:t>
      </w:r>
      <w:r w:rsidR="00990808">
        <w:t xml:space="preserve">EFMs </w:t>
      </w:r>
      <w:del w:id="466" w:author="Dan Olson" w:date="2019-02-07T10:14:00Z">
        <w:r w:rsidR="00990808" w:rsidDel="00550698">
          <w:delText>a</w:delText>
        </w:r>
        <w:r w:rsidR="00602A30" w:rsidRPr="009E3E15" w:rsidDel="00550698">
          <w:delText xml:space="preserve">re </w:delText>
        </w:r>
      </w:del>
      <w:ins w:id="467" w:author="Dan Olson" w:date="2019-02-07T10:14:00Z">
        <w:r w:rsidR="00550698">
          <w:t>were</w:t>
        </w:r>
        <w:r w:rsidR="00550698" w:rsidRPr="009E3E15">
          <w:t xml:space="preserve"> </w:t>
        </w:r>
      </w:ins>
      <w:r w:rsidR="00602A30" w:rsidRPr="009E3E15">
        <w:t xml:space="preserve">analyzed </w:t>
      </w:r>
      <w:r w:rsidR="00990808">
        <w:t>at</w:t>
      </w:r>
      <w:r w:rsidR="00602A30" w:rsidRPr="009E3E15">
        <w:t xml:space="preserve"> </w:t>
      </w:r>
      <w:r w:rsidR="00602A30">
        <w:t>1M</w:t>
      </w:r>
      <w:r w:rsidR="00602A30" w:rsidRPr="009E3E15">
        <w:t xml:space="preserve"> ethanol </w:t>
      </w:r>
      <w:proofErr w:type="gramStart"/>
      <w:r w:rsidR="00602A30" w:rsidRPr="009E3E15">
        <w:t>concentration</w:t>
      </w:r>
      <w:ins w:id="468" w:author="Dan Olson" w:date="2019-02-07T10:16:00Z">
        <w:r w:rsidR="00550698">
          <w:t xml:space="preserve">, </w:t>
        </w:r>
      </w:ins>
      <w:r w:rsidR="00602A30" w:rsidRPr="009E3E15">
        <w:t xml:space="preserve"> while</w:t>
      </w:r>
      <w:proofErr w:type="gramEnd"/>
      <w:r w:rsidR="00602A30" w:rsidRPr="009E3E15">
        <w:t xml:space="preserv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ins w:id="469" w:author="Dan Olson" w:date="2019-02-07T10:15:00Z">
        <w:r w:rsidR="00550698">
          <w:rPr>
            <w:bCs/>
          </w:rPr>
          <w:t xml:space="preserve">. </w:t>
        </w:r>
      </w:ins>
      <w:ins w:id="470" w:author="Dan Olson" w:date="2019-02-07T10:16:00Z">
        <w:r w:rsidR="00550698">
          <w:rPr>
            <w:bCs/>
          </w:rPr>
          <w:t xml:space="preserve">Energy </w:t>
        </w:r>
      </w:ins>
      <w:ins w:id="471" w:author="Dan Olson" w:date="2019-02-07T10:17:00Z">
        <w:r w:rsidR="00550698">
          <w:rPr>
            <w:bCs/>
          </w:rPr>
          <w:t xml:space="preserve">and redox cofactor metabolite bounds are given in </w:t>
        </w:r>
        <w:r w:rsidR="00550698" w:rsidRPr="00550698">
          <w:rPr>
            <w:bCs/>
            <w:highlight w:val="yellow"/>
            <w:rPrChange w:id="472" w:author="Dan Olson" w:date="2019-02-07T10:17:00Z">
              <w:rPr>
                <w:bCs/>
              </w:rPr>
            </w:rPrChange>
          </w:rPr>
          <w:t>Table iii</w:t>
        </w:r>
        <w:r w:rsidR="00550698">
          <w:rPr>
            <w:bCs/>
          </w:rPr>
          <w:t xml:space="preserve">. </w:t>
        </w:r>
      </w:ins>
      <w:del w:id="473" w:author="Dan Olson" w:date="2019-02-07T10:15:00Z">
        <w:r w:rsidR="00E926DB" w:rsidRPr="00550698" w:rsidDel="00550698">
          <w:rPr>
            <w:bCs/>
            <w:highlight w:val="yellow"/>
            <w:rPrChange w:id="474" w:author="Dan Olson" w:date="2019-02-07T10:17:00Z">
              <w:rPr>
                <w:bCs/>
              </w:rPr>
            </w:rPrChange>
          </w:rPr>
          <w:delText xml:space="preserve">, </w:delText>
        </w:r>
      </w:del>
      <w:del w:id="475" w:author="Dan Olson" w:date="2019-02-07T10:17:00Z">
        <w:r w:rsidR="00E926DB" w:rsidRPr="00550698" w:rsidDel="00550698">
          <w:rPr>
            <w:bCs/>
            <w:highlight w:val="yellow"/>
            <w:rPrChange w:id="476" w:author="Dan Olson" w:date="2019-02-07T10:17:00Z">
              <w:rPr>
                <w:bCs/>
              </w:rPr>
            </w:rPrChange>
          </w:rPr>
          <w:delText>the energy cofactors (ATP/ADP, GTP/GDP</w:delText>
        </w:r>
        <w:r w:rsidR="000A0DED" w:rsidRPr="00550698" w:rsidDel="00550698">
          <w:rPr>
            <w:bCs/>
            <w:highlight w:val="yellow"/>
            <w:rPrChange w:id="477" w:author="Dan Olson" w:date="2019-02-07T10:17:00Z">
              <w:rPr>
                <w:bCs/>
              </w:rPr>
            </w:rPrChange>
          </w:rPr>
          <w:delText>,</w:delText>
        </w:r>
        <w:r w:rsidR="00E926DB" w:rsidRPr="00550698" w:rsidDel="00550698">
          <w:rPr>
            <w:bCs/>
            <w:highlight w:val="yellow"/>
            <w:rPrChange w:id="478" w:author="Dan Olson" w:date="2019-02-07T10:17:00Z">
              <w:rPr>
                <w:bCs/>
              </w:rPr>
            </w:rPrChange>
          </w:rPr>
          <w:delText xml:space="preserve"> and PPi/Pi) were allowed to assume a ratio</w:delText>
        </w:r>
        <w:r w:rsidR="001C7754" w:rsidRPr="00550698" w:rsidDel="00550698">
          <w:rPr>
            <w:bCs/>
            <w:highlight w:val="yellow"/>
            <w:rPrChange w:id="479" w:author="Dan Olson" w:date="2019-02-07T10:17:00Z">
              <w:rPr>
                <w:bCs/>
              </w:rPr>
            </w:rPrChange>
          </w:rPr>
          <w:delText xml:space="preserve"> greater than 10:1 and the redox </w:delText>
        </w:r>
        <w:r w:rsidR="00E926DB" w:rsidRPr="00550698" w:rsidDel="00550698">
          <w:rPr>
            <w:highlight w:val="yellow"/>
            <w:rPrChange w:id="480" w:author="Dan Olson" w:date="2019-02-07T10:17:00Z">
              <w:rPr/>
            </w:rPrChange>
          </w:rPr>
          <w:delText>cofactors</w:delText>
        </w:r>
        <w:r w:rsidR="000A0DED" w:rsidRPr="00550698" w:rsidDel="00550698">
          <w:rPr>
            <w:highlight w:val="yellow"/>
            <w:rPrChange w:id="481" w:author="Dan Olson" w:date="2019-02-07T10:17:00Z">
              <w:rPr/>
            </w:rPrChange>
          </w:rPr>
          <w:delText xml:space="preserve"> (NADH/NAD+, NADPH/NADP+, Fd(red)/Fd(ox))</w:delText>
        </w:r>
        <w:r w:rsidR="00E926DB" w:rsidRPr="00550698" w:rsidDel="00550698">
          <w:rPr>
            <w:highlight w:val="yellow"/>
            <w:rPrChange w:id="482" w:author="Dan Olson" w:date="2019-02-07T10:17:00Z">
              <w:rPr/>
            </w:rPrChange>
          </w:rPr>
          <w:delText xml:space="preserve"> ratios </w:delText>
        </w:r>
        <w:r w:rsidR="000A0DED" w:rsidRPr="00550698" w:rsidDel="00550698">
          <w:rPr>
            <w:highlight w:val="yellow"/>
            <w:rPrChange w:id="483" w:author="Dan Olson" w:date="2019-02-07T10:17:00Z">
              <w:rPr/>
            </w:rPrChange>
          </w:rPr>
          <w:delText xml:space="preserve">were allowed </w:delText>
        </w:r>
        <w:r w:rsidR="00E926DB" w:rsidRPr="00550698" w:rsidDel="00550698">
          <w:rPr>
            <w:highlight w:val="yellow"/>
            <w:rPrChange w:id="484" w:author="Dan Olson" w:date="2019-02-07T10:17:00Z">
              <w:rPr/>
            </w:rPrChange>
          </w:rPr>
          <w:delText>to vary between 1:100 and 100:1</w:delText>
        </w:r>
        <w:r w:rsidR="00602A30" w:rsidRPr="00550698" w:rsidDel="00550698">
          <w:rPr>
            <w:highlight w:val="yellow"/>
            <w:rPrChange w:id="485" w:author="Dan Olson" w:date="2019-02-07T10:17:00Z">
              <w:rPr/>
            </w:rPrChange>
          </w:rPr>
          <w:delText xml:space="preserve">. </w:delText>
        </w:r>
      </w:del>
      <w:r w:rsidR="00661D5E" w:rsidRPr="00550698">
        <w:rPr>
          <w:highlight w:val="yellow"/>
          <w:rPrChange w:id="486" w:author="Dan Olson" w:date="2019-02-07T10:17:00Z">
            <w:rPr/>
          </w:rPrChange>
        </w:rPr>
        <w:t xml:space="preserve">Figure </w:t>
      </w:r>
      <w:r w:rsidR="00990808" w:rsidRPr="00550698">
        <w:rPr>
          <w:highlight w:val="yellow"/>
          <w:rPrChange w:id="487" w:author="Dan Olson" w:date="2019-02-07T10:17:00Z">
            <w:rPr/>
          </w:rPrChange>
        </w:rPr>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commentRangeStart w:id="488"/>
      <w:r>
        <w:rPr>
          <w:b/>
          <w:noProof/>
        </w:rPr>
        <w:lastRenderedPageBreak/>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commentRangeEnd w:id="488"/>
      <w:r w:rsidR="0062525C">
        <w:rPr>
          <w:rStyle w:val="CommentReference"/>
          <w:rFonts w:ascii="Liberation Serif" w:hAnsi="Liberation Serif" w:cs="Mangal"/>
          <w:color w:val="00000A"/>
          <w:lang w:eastAsia="zh-CN" w:bidi="hi-IN"/>
        </w:rPr>
        <w:commentReference w:id="488"/>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1DE1094F" w14:textId="77777777" w:rsidR="0096013E" w:rsidRDefault="00990808" w:rsidP="00A17EEC">
      <w:pPr>
        <w:spacing w:line="480" w:lineRule="auto"/>
        <w:jc w:val="both"/>
        <w:rPr>
          <w:ins w:id="489" w:author="Dan Olson" w:date="2019-02-07T10:25:00Z"/>
        </w:rPr>
      </w:pPr>
      <w:r>
        <w:t xml:space="preserve">There are three distinct clusters of EFMs </w:t>
      </w:r>
      <w:r w:rsidR="003475B2">
        <w:t xml:space="preserve">which can be seen in Figure 3 based on pathway MDFs, i.e. </w:t>
      </w:r>
      <w:ins w:id="490" w:author="Dan Olson" w:date="2019-02-07T10:25:00Z">
        <w:r w:rsidR="0096013E">
          <w:t>T</w:t>
        </w:r>
      </w:ins>
      <w:del w:id="491" w:author="Dan Olson" w:date="2019-02-07T10:25:00Z">
        <w:r w:rsidR="00C51EDE" w:rsidDel="0096013E">
          <w:delText>t</w:delText>
        </w:r>
      </w:del>
      <w:r w:rsidR="00C51EDE">
        <w:t xml:space="preserve">ype I </w:t>
      </w:r>
      <w:r w:rsidR="003475B2">
        <w:t xml:space="preserve">EFMs with low MDF (&lt;1), </w:t>
      </w:r>
      <w:ins w:id="492" w:author="Dan Olson" w:date="2019-02-07T10:25:00Z">
        <w:r w:rsidR="0096013E">
          <w:t>T</w:t>
        </w:r>
      </w:ins>
      <w:del w:id="493" w:author="Dan Olson" w:date="2019-02-07T10:25:00Z">
        <w:r w:rsidR="00C51EDE" w:rsidDel="0096013E">
          <w:delText>t</w:delText>
        </w:r>
      </w:del>
      <w:r w:rsidR="00C51EDE">
        <w:t xml:space="preserve">ype II </w:t>
      </w:r>
      <w:r w:rsidR="003475B2">
        <w:t xml:space="preserve">EFMs with intermediate MDF (3-5) but high ATP </w:t>
      </w:r>
      <w:r w:rsidR="008E7F7C">
        <w:t>generation</w:t>
      </w:r>
      <w:r w:rsidR="003475B2">
        <w:t xml:space="preserve"> (&gt;</w:t>
      </w:r>
      <w:r w:rsidR="00DE0E13">
        <w:t>2</w:t>
      </w:r>
      <w:r w:rsidR="003475B2">
        <w:t xml:space="preserve">), and </w:t>
      </w:r>
      <w:ins w:id="494" w:author="Dan Olson" w:date="2019-02-07T10:25:00Z">
        <w:r w:rsidR="0096013E">
          <w:t>T</w:t>
        </w:r>
      </w:ins>
      <w:del w:id="495" w:author="Dan Olson" w:date="2019-02-07T10:25:00Z">
        <w:r w:rsidR="00C51EDE" w:rsidDel="0096013E">
          <w:delText>t</w:delText>
        </w:r>
      </w:del>
      <w:r w:rsidR="00C51EDE">
        <w:t xml:space="preserve">ype III </w:t>
      </w:r>
      <w:r w:rsidR="003475B2">
        <w:t xml:space="preserve">EFMs with high MDF (&gt;8) but low ATP </w:t>
      </w:r>
      <w:r w:rsidR="008E7F7C">
        <w:t>generation</w:t>
      </w:r>
      <w:r w:rsidR="003475B2">
        <w:t xml:space="preserve"> (&lt;</w:t>
      </w:r>
      <w:r w:rsidR="00DE0E13">
        <w:t>3</w:t>
      </w:r>
      <w:r w:rsidR="003475B2">
        <w:t xml:space="preserve">). </w:t>
      </w:r>
    </w:p>
    <w:p w14:paraId="7C644C14" w14:textId="46828DEE" w:rsidR="0096013E" w:rsidRDefault="0096013E" w:rsidP="0096013E">
      <w:pPr>
        <w:pStyle w:val="Heading2"/>
        <w:rPr>
          <w:ins w:id="496" w:author="Dan Olson" w:date="2019-02-07T10:27:00Z"/>
        </w:rPr>
      </w:pPr>
      <w:ins w:id="497" w:author="Dan Olson" w:date="2019-02-07T10:25:00Z">
        <w:r>
          <w:t>Type I EFM</w:t>
        </w:r>
      </w:ins>
      <w:ins w:id="498" w:author="Dan Olson" w:date="2019-02-07T15:09:00Z">
        <w:r w:rsidR="00185106">
          <w:t xml:space="preserve"> (malate shunt)</w:t>
        </w:r>
      </w:ins>
    </w:p>
    <w:p w14:paraId="2982DF28" w14:textId="50704B47" w:rsidR="0096013E" w:rsidRPr="0096013E" w:rsidRDefault="0096013E" w:rsidP="0096013E">
      <w:pPr>
        <w:rPr>
          <w:ins w:id="499" w:author="Dan Olson" w:date="2019-02-07T10:25:00Z"/>
          <w:lang w:eastAsia="ko-KR"/>
          <w:rPrChange w:id="500" w:author="Dan Olson" w:date="2019-02-07T10:27:00Z">
            <w:rPr>
              <w:ins w:id="501" w:author="Dan Olson" w:date="2019-02-07T10:25:00Z"/>
            </w:rPr>
          </w:rPrChange>
        </w:rPr>
        <w:pPrChange w:id="502" w:author="Dan Olson" w:date="2019-02-07T10:27:00Z">
          <w:pPr>
            <w:pStyle w:val="Heading2"/>
          </w:pPr>
        </w:pPrChange>
      </w:pPr>
      <w:proofErr w:type="gramStart"/>
      <w:ins w:id="503" w:author="Dan Olson" w:date="2019-02-07T10:27:00Z">
        <w:r>
          <w:rPr>
            <w:lang w:eastAsia="ko-KR"/>
          </w:rPr>
          <w:t>All of</w:t>
        </w:r>
        <w:proofErr w:type="gramEnd"/>
        <w:r>
          <w:rPr>
            <w:lang w:eastAsia="ko-KR"/>
          </w:rPr>
          <w:t xml:space="preserve"> the Type I EFMs contain the malate shunt (i.e. PEP is converted to pyruvate via oxaloacetate and malate)</w:t>
        </w:r>
      </w:ins>
      <w:ins w:id="504" w:author="Dan Olson" w:date="2019-02-07T15:07:00Z">
        <w:r w:rsidR="005D72E0">
          <w:rPr>
            <w:lang w:eastAsia="ko-KR"/>
          </w:rPr>
          <w:t xml:space="preserve"> and have an MDF value close to zero.</w:t>
        </w:r>
      </w:ins>
      <w:ins w:id="505" w:author="Dan Olson" w:date="2019-02-07T15:10:00Z">
        <w:r w:rsidR="00185106">
          <w:rPr>
            <w:lang w:eastAsia="ko-KR"/>
          </w:rPr>
          <w:t xml:space="preserve"> </w:t>
        </w:r>
        <w:r w:rsidR="00185106" w:rsidRPr="009E3E15">
          <w:rPr>
            <w:bCs/>
            <w:i/>
          </w:rPr>
          <w:t>C. thermocellum</w:t>
        </w:r>
        <w:r w:rsidR="00185106" w:rsidRPr="009E3E15">
          <w:rPr>
            <w:bCs/>
          </w:rPr>
          <w:t xml:space="preserve"> does not possess the conventi</w:t>
        </w:r>
        <w:r w:rsidR="00185106">
          <w:rPr>
            <w:bCs/>
          </w:rPr>
          <w:t xml:space="preserve">onal pyruvate kinase (PYK) enzyme, </w:t>
        </w:r>
        <w:r w:rsidR="00185106" w:rsidRPr="009E3E15">
          <w:rPr>
            <w:bCs/>
          </w:rPr>
          <w:t xml:space="preserve">instead </w:t>
        </w:r>
        <w:r w:rsidR="00185106">
          <w:rPr>
            <w:bCs/>
          </w:rPr>
          <w:t>it uses</w:t>
        </w:r>
        <w:r w:rsidR="00185106" w:rsidRPr="009E3E15">
          <w:rPr>
            <w:bCs/>
          </w:rPr>
          <w:t xml:space="preserve"> </w:t>
        </w:r>
      </w:ins>
      <w:ins w:id="506" w:author="Dan Olson" w:date="2019-02-07T15:11:00Z">
        <w:r w:rsidR="00185106">
          <w:rPr>
            <w:bCs/>
          </w:rPr>
          <w:t xml:space="preserve">either </w:t>
        </w:r>
      </w:ins>
      <w:ins w:id="507" w:author="Dan Olson" w:date="2019-02-07T15:10:00Z">
        <w:r w:rsidR="00185106" w:rsidRPr="009E3E15">
          <w:rPr>
            <w:bCs/>
          </w:rPr>
          <w:t>pyruva</w:t>
        </w:r>
        <w:r w:rsidR="00185106">
          <w:rPr>
            <w:bCs/>
          </w:rPr>
          <w:t xml:space="preserve">te phosphate dikinase (PPDK) </w:t>
        </w:r>
      </w:ins>
      <w:ins w:id="508" w:author="Dan Olson" w:date="2019-02-07T15:11:00Z">
        <w:r w:rsidR="00185106">
          <w:rPr>
            <w:bCs/>
          </w:rPr>
          <w:t>or the malate shunt (PEPCK, MDH and ME) to convert phosphoenolpyruvate to pyruvate</w:t>
        </w:r>
      </w:ins>
      <w:ins w:id="509" w:author="Dan Olson" w:date="2019-02-07T15:12:00Z">
        <w:r w:rsidR="00185106">
          <w:rPr>
            <w:bCs/>
          </w:rPr>
          <w:t xml:space="preserve"> </w:t>
        </w:r>
      </w:ins>
      <w:ins w:id="510" w:author="Dan Olson" w:date="2019-02-07T15:10:00Z">
        <w:r w:rsidR="00185106">
          <w:rPr>
            <w:bCs/>
          </w:rPr>
          <w:t>(see F</w:t>
        </w:r>
        <w:r w:rsidR="00185106" w:rsidRPr="009E3E15">
          <w:rPr>
            <w:bCs/>
          </w:rPr>
          <w:t>igure 1</w:t>
        </w:r>
        <w:r w:rsidR="00185106">
          <w:rPr>
            <w:bCs/>
          </w:rPr>
          <w:t>).</w:t>
        </w:r>
      </w:ins>
      <w:ins w:id="511" w:author="Dan Olson" w:date="2019-02-07T15:12:00Z">
        <w:r w:rsidR="00185106">
          <w:rPr>
            <w:bCs/>
          </w:rPr>
          <w:t xml:space="preserve"> It is known that this pathway functions in-vivo in </w:t>
        </w:r>
        <w:r w:rsidR="00185106" w:rsidRPr="00185106">
          <w:rPr>
            <w:bCs/>
            <w:i/>
            <w:rPrChange w:id="512" w:author="Dan Olson" w:date="2019-02-07T15:13:00Z">
              <w:rPr>
                <w:bCs/>
              </w:rPr>
            </w:rPrChange>
          </w:rPr>
          <w:t>C. thermocellum</w:t>
        </w:r>
        <w:r w:rsidR="00185106">
          <w:rPr>
            <w:bCs/>
          </w:rPr>
          <w:t xml:space="preserve"> </w:t>
        </w:r>
        <w:r w:rsidR="00185106">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85106" w:rsidRPr="002C648E">
          <w:rPr>
            <w:bCs/>
          </w:rPr>
          <w:instrText xml:space="preserve"> ADDIN EN.CITE </w:instrText>
        </w:r>
        <w:r w:rsidR="00185106" w:rsidRPr="002C648E">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85106" w:rsidRPr="002C648E">
          <w:rPr>
            <w:bCs/>
          </w:rPr>
          <w:instrText xml:space="preserve"> ADDIN EN.CITE.DATA </w:instrText>
        </w:r>
        <w:r w:rsidR="00185106" w:rsidRPr="002C648E">
          <w:rPr>
            <w:bCs/>
          </w:rPr>
        </w:r>
        <w:r w:rsidR="00185106" w:rsidRPr="002C648E">
          <w:rPr>
            <w:bCs/>
          </w:rPr>
          <w:fldChar w:fldCharType="end"/>
        </w:r>
        <w:r w:rsidR="00185106" w:rsidRPr="002C648E">
          <w:rPr>
            <w:bCs/>
          </w:rPr>
        </w:r>
        <w:r w:rsidR="00185106">
          <w:rPr>
            <w:bCs/>
          </w:rPr>
          <w:fldChar w:fldCharType="separate"/>
        </w:r>
        <w:r w:rsidR="00185106">
          <w:rPr>
            <w:bCs/>
            <w:noProof/>
          </w:rPr>
          <w:t>[20]</w:t>
        </w:r>
        <w:r w:rsidR="00185106">
          <w:rPr>
            <w:bCs/>
          </w:rPr>
          <w:fldChar w:fldCharType="end"/>
        </w:r>
        <w:r w:rsidR="00185106">
          <w:rPr>
            <w:bCs/>
          </w:rPr>
          <w:t xml:space="preserve">, and it is thought that the purpose of the pathway is to supply reduced </w:t>
        </w:r>
      </w:ins>
      <w:ins w:id="513" w:author="Dan Olson" w:date="2019-02-07T15:13:00Z">
        <w:r w:rsidR="00185106">
          <w:rPr>
            <w:bCs/>
          </w:rPr>
          <w:t xml:space="preserve">NADPH for anabolism, however the PEPCK reaction is </w:t>
        </w:r>
      </w:ins>
      <w:ins w:id="514" w:author="Dan Olson" w:date="2019-02-07T15:15:00Z">
        <w:r w:rsidR="00185106">
          <w:rPr>
            <w:bCs/>
          </w:rPr>
          <w:t xml:space="preserve">thermodynamically </w:t>
        </w:r>
      </w:ins>
      <w:ins w:id="515" w:author="Dan Olson" w:date="2019-02-07T15:17:00Z">
        <w:r w:rsidR="00185106">
          <w:rPr>
            <w:bCs/>
          </w:rPr>
          <w:t>feasible for only a very limited range of metabolite concentrations. If we assume a GTP</w:t>
        </w:r>
      </w:ins>
      <w:ins w:id="516" w:author="Dan Olson" w:date="2019-02-07T15:18:00Z">
        <w:r w:rsidR="00185106">
          <w:rPr>
            <w:bCs/>
          </w:rPr>
          <w:t xml:space="preserve">/GDP ratio of 10, </w:t>
        </w:r>
        <w:r w:rsidR="003124EA">
          <w:rPr>
            <w:bCs/>
          </w:rPr>
          <w:t xml:space="preserve">an OAA concentration of 1 µM (minimum of default range) a PEP concentration of </w:t>
        </w:r>
      </w:ins>
      <w:ins w:id="517" w:author="Dan Olson" w:date="2019-02-07T15:19:00Z">
        <w:r w:rsidR="003124EA">
          <w:rPr>
            <w:bCs/>
          </w:rPr>
          <w:t xml:space="preserve">50 µM </w:t>
        </w:r>
      </w:ins>
      <w:ins w:id="518" w:author="Dan Olson" w:date="2019-02-07T15:18:00Z">
        <w:r w:rsidR="003124EA">
          <w:rPr>
            <w:bCs/>
          </w:rPr>
          <w:t>(</w:t>
        </w:r>
      </w:ins>
      <w:ins w:id="519" w:author="Dan Olson" w:date="2019-02-07T15:19:00Z">
        <w:r w:rsidR="003124EA">
          <w:rPr>
            <w:bCs/>
          </w:rPr>
          <w:t>measured range is 5-50 µM)</w:t>
        </w:r>
      </w:ins>
      <w:ins w:id="520" w:author="Dan Olson" w:date="2019-02-07T15:20:00Z">
        <w:r w:rsidR="003124EA">
          <w:rPr>
            <w:bCs/>
          </w:rPr>
          <w:t>, the CO</w:t>
        </w:r>
        <w:r w:rsidR="003124EA" w:rsidRPr="003124EA">
          <w:rPr>
            <w:bCs/>
            <w:vertAlign w:val="subscript"/>
            <w:rPrChange w:id="521" w:author="Dan Olson" w:date="2019-02-07T15:27:00Z">
              <w:rPr>
                <w:bCs/>
              </w:rPr>
            </w:rPrChange>
          </w:rPr>
          <w:t>2</w:t>
        </w:r>
        <w:r w:rsidR="003124EA">
          <w:rPr>
            <w:bCs/>
          </w:rPr>
          <w:t xml:space="preserve"> concentration n</w:t>
        </w:r>
      </w:ins>
      <w:ins w:id="522" w:author="Dan Olson" w:date="2019-02-07T15:21:00Z">
        <w:r w:rsidR="003124EA">
          <w:rPr>
            <w:bCs/>
          </w:rPr>
          <w:t>eeds to be 4 mM for thermodynamic feasibility, which is 400-fold higher than the value assumed by Noor et al.,</w:t>
        </w:r>
      </w:ins>
      <w:ins w:id="523" w:author="Dan Olson" w:date="2019-02-07T15:31:00Z">
        <w:r w:rsidR="00C65C21">
          <w:rPr>
            <w:bCs/>
          </w:rPr>
          <w:t xml:space="preserve"> however this is in the </w:t>
        </w:r>
        <w:commentRangeStart w:id="524"/>
        <w:r w:rsidR="00C65C21">
          <w:rPr>
            <w:bCs/>
          </w:rPr>
          <w:t xml:space="preserve">range </w:t>
        </w:r>
        <w:r w:rsidR="00C65C21">
          <w:rPr>
            <w:bCs/>
          </w:rPr>
          <w:lastRenderedPageBreak/>
          <w:t xml:space="preserve">that may be chemically feasible. </w:t>
        </w:r>
      </w:ins>
      <w:commentRangeEnd w:id="524"/>
      <w:ins w:id="525" w:author="Dan Olson" w:date="2019-02-07T15:32:00Z">
        <w:r w:rsidR="00C65C21">
          <w:rPr>
            <w:rStyle w:val="CommentReference"/>
            <w:rFonts w:ascii="Liberation Serif" w:hAnsi="Liberation Serif" w:cs="Mangal"/>
            <w:color w:val="00000A"/>
            <w:lang w:eastAsia="zh-CN" w:bidi="hi-IN"/>
          </w:rPr>
          <w:commentReference w:id="524"/>
        </w:r>
      </w:ins>
      <w:ins w:id="526" w:author="Dan Olson" w:date="2019-02-07T15:33:00Z">
        <w:r w:rsidR="00C65C21">
          <w:rPr>
            <w:bCs/>
          </w:rPr>
          <w:t>The sensitivity of the PEPCK reaction to CO</w:t>
        </w:r>
        <w:r w:rsidR="00C65C21" w:rsidRPr="00C65C21">
          <w:rPr>
            <w:bCs/>
            <w:vertAlign w:val="subscript"/>
            <w:rPrChange w:id="527" w:author="Dan Olson" w:date="2019-02-07T15:34:00Z">
              <w:rPr>
                <w:bCs/>
              </w:rPr>
            </w:rPrChange>
          </w:rPr>
          <w:t>2</w:t>
        </w:r>
        <w:r w:rsidR="00C65C21">
          <w:rPr>
            <w:bCs/>
          </w:rPr>
          <w:t xml:space="preserve"> concentration </w:t>
        </w:r>
      </w:ins>
      <w:ins w:id="528" w:author="Dan Olson" w:date="2019-02-07T15:34:00Z">
        <w:r w:rsidR="00C65C21">
          <w:rPr>
            <w:bCs/>
          </w:rPr>
          <w:t>may explain why C. thermocellum grows much better in the presence of CO</w:t>
        </w:r>
        <w:r w:rsidR="00C65C21" w:rsidRPr="00C65C21">
          <w:rPr>
            <w:bCs/>
            <w:vertAlign w:val="subscript"/>
            <w:rPrChange w:id="529" w:author="Dan Olson" w:date="2019-02-07T15:34:00Z">
              <w:rPr>
                <w:bCs/>
              </w:rPr>
            </w:rPrChange>
          </w:rPr>
          <w:t>2</w:t>
        </w:r>
        <w:r w:rsidR="00C65C21">
          <w:rPr>
            <w:bCs/>
          </w:rPr>
          <w:t>, whether added in the atmosphere (typically at 10% v/v) or added as bicarbonate i</w:t>
        </w:r>
        <w:bookmarkStart w:id="530" w:name="_GoBack"/>
        <w:bookmarkEnd w:id="530"/>
        <w:r w:rsidR="00C65C21">
          <w:rPr>
            <w:bCs/>
          </w:rPr>
          <w:t>n the growth medium.</w:t>
        </w:r>
      </w:ins>
    </w:p>
    <w:p w14:paraId="4EA5FB42" w14:textId="77777777" w:rsidR="0096013E" w:rsidRPr="0096013E" w:rsidRDefault="0096013E" w:rsidP="0096013E">
      <w:pPr>
        <w:rPr>
          <w:ins w:id="531" w:author="Dan Olson" w:date="2019-02-07T10:25:00Z"/>
          <w:lang w:eastAsia="ko-KR"/>
          <w:rPrChange w:id="532" w:author="Dan Olson" w:date="2019-02-07T10:25:00Z">
            <w:rPr>
              <w:ins w:id="533" w:author="Dan Olson" w:date="2019-02-07T10:25:00Z"/>
            </w:rPr>
          </w:rPrChange>
        </w:rPr>
        <w:pPrChange w:id="534" w:author="Dan Olson" w:date="2019-02-07T10:25:00Z">
          <w:pPr>
            <w:spacing w:line="480" w:lineRule="auto"/>
            <w:jc w:val="both"/>
          </w:pPr>
        </w:pPrChange>
      </w:pPr>
    </w:p>
    <w:p w14:paraId="12AF2931" w14:textId="46CCE126" w:rsidR="0096013E" w:rsidRDefault="0096013E" w:rsidP="0096013E">
      <w:pPr>
        <w:pStyle w:val="Heading2"/>
        <w:rPr>
          <w:ins w:id="535" w:author="Dan Olson" w:date="2019-02-07T10:25:00Z"/>
        </w:rPr>
        <w:pPrChange w:id="536" w:author="Dan Olson" w:date="2019-02-07T10:25:00Z">
          <w:pPr>
            <w:spacing w:line="480" w:lineRule="auto"/>
            <w:jc w:val="both"/>
          </w:pPr>
        </w:pPrChange>
      </w:pPr>
      <w:ins w:id="537" w:author="Dan Olson" w:date="2019-02-07T10:25:00Z">
        <w:r>
          <w:t>Type II EFMs</w:t>
        </w:r>
      </w:ins>
    </w:p>
    <w:p w14:paraId="3CE6364A" w14:textId="2F57354D" w:rsidR="0096013E" w:rsidRDefault="0096013E" w:rsidP="0096013E">
      <w:pPr>
        <w:pStyle w:val="Heading2"/>
        <w:rPr>
          <w:ins w:id="538" w:author="Dan Olson" w:date="2019-02-07T10:25:00Z"/>
        </w:rPr>
        <w:pPrChange w:id="539" w:author="Dan Olson" w:date="2019-02-07T10:25:00Z">
          <w:pPr>
            <w:spacing w:line="480" w:lineRule="auto"/>
            <w:jc w:val="both"/>
          </w:pPr>
        </w:pPrChange>
      </w:pPr>
      <w:ins w:id="540" w:author="Dan Olson" w:date="2019-02-07T10:25:00Z">
        <w:r>
          <w:t>Type III EFM</w:t>
        </w:r>
      </w:ins>
      <w:ins w:id="541" w:author="Dan Olson" w:date="2019-02-07T15:09:00Z">
        <w:r w:rsidR="00185106">
          <w:t xml:space="preserve"> (</w:t>
        </w:r>
      </w:ins>
      <w:ins w:id="542" w:author="Dan Olson" w:date="2019-02-07T15:10:00Z">
        <w:r w:rsidR="00185106">
          <w:t>GAPN)</w:t>
        </w:r>
      </w:ins>
    </w:p>
    <w:p w14:paraId="3376919D" w14:textId="48FBBBE6" w:rsidR="004F2F49" w:rsidRDefault="00FE4FF4" w:rsidP="00A17EEC">
      <w:pPr>
        <w:spacing w:line="480" w:lineRule="auto"/>
        <w:jc w:val="both"/>
      </w:pPr>
      <w:r>
        <w:t xml:space="preserve">It is interesting to note that all the </w:t>
      </w:r>
      <w:r w:rsidR="00C51EDE">
        <w:t>type I</w:t>
      </w:r>
      <w:r>
        <w:t xml:space="preserve"> EFMs possessed the malate shunt to generate pyruvate</w:t>
      </w:r>
      <w:r w:rsidR="005A6044">
        <w:t xml:space="preserve"> which led to thermodynamic infeasibility except those </w:t>
      </w:r>
      <w:r w:rsidR="00DE0E13">
        <w:t xml:space="preserve">EFMs </w:t>
      </w:r>
      <w:r w:rsidR="005A6044">
        <w:t>which additionally contain the GAPN reaction</w:t>
      </w:r>
      <w:r>
        <w:t xml:space="preserve">. </w:t>
      </w:r>
      <w:r w:rsidR="008737DF">
        <w:t>T</w:t>
      </w:r>
      <w:r>
        <w:t xml:space="preserve">he physiologically allowable CO2 concertation restricted the </w:t>
      </w:r>
      <w:r w:rsidR="008737DF">
        <w:t xml:space="preserve">PEPCK reaction lowering the </w:t>
      </w:r>
      <w:r>
        <w:t xml:space="preserve">MDF for all these </w:t>
      </w:r>
      <w:r w:rsidR="00F17184">
        <w:t>EFMs</w:t>
      </w:r>
      <w:r>
        <w:t xml:space="preserve"> close to </w:t>
      </w:r>
      <w:r w:rsidR="00534279">
        <w:t>zero</w:t>
      </w:r>
      <w:r>
        <w:t xml:space="preserve"> indicating </w:t>
      </w:r>
      <w:r w:rsidR="00C51EDE">
        <w:t xml:space="preserve">poor thermodynamic feasibility </w:t>
      </w:r>
      <w:proofErr w:type="gramStart"/>
      <w:r w:rsidR="00C51EDE">
        <w:t>similar to</w:t>
      </w:r>
      <w:proofErr w:type="gramEnd"/>
      <w:r w:rsidR="00C51EDE">
        <w:t xml:space="preserve"> the case with WT </w:t>
      </w:r>
      <w:r w:rsidR="00C51EDE" w:rsidRPr="00C51EDE">
        <w:rPr>
          <w:i/>
        </w:rPr>
        <w:t>C. thermocellum</w:t>
      </w:r>
      <w:r w:rsidR="00C51EDE">
        <w:t xml:space="preserve"> as discussed in the previous section. All t</w:t>
      </w:r>
      <w:r w:rsidR="003D5208">
        <w:t xml:space="preserve">he </w:t>
      </w:r>
      <w:r w:rsidR="00C51EDE">
        <w:t>type III</w:t>
      </w:r>
      <w:r w:rsidR="00534279">
        <w:t xml:space="preserve"> EFMs possessed the GAPN reaction which replaces GAPDH and PGK reactions from wild-type </w:t>
      </w:r>
      <w:r w:rsidR="00534279" w:rsidRPr="00534279">
        <w:rPr>
          <w:i/>
        </w:rPr>
        <w:t>C. thermocellum</w:t>
      </w:r>
      <w:r w:rsidR="00534279">
        <w:t xml:space="preserve">. </w:t>
      </w:r>
      <w:r w:rsidR="002A5A46">
        <w:t>Studies have shown</w:t>
      </w:r>
      <w:r w:rsidR="00534279" w:rsidRPr="009E3E15">
        <w:t xml:space="preserve"> that such a genetic 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 </w:instrText>
      </w:r>
      <w:r w:rsidR="007B3830">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DATA </w:instrText>
      </w:r>
      <w:r w:rsidR="007B3830">
        <w:fldChar w:fldCharType="end"/>
      </w:r>
      <w:r w:rsidR="00534279" w:rsidRPr="009E3E15">
        <w:fldChar w:fldCharType="separate"/>
      </w:r>
      <w:r w:rsidR="007B3830">
        <w:rPr>
          <w:noProof/>
        </w:rPr>
        <w:t>[22, 23]</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r w:rsidR="00A17EEC">
        <w:t xml:space="preserve">The EFM with highest MDF completely removed NADH association with the ethanol production by using </w:t>
      </w:r>
      <w:r w:rsidR="002E6FC8">
        <w:t xml:space="preserve">PDC and NADPH linked ADH. </w:t>
      </w:r>
      <w:r w:rsidR="000C7C06">
        <w:t xml:space="preserve">PDC replaces PFOR </w:t>
      </w:r>
      <w:r w:rsidR="004F2F49">
        <w:t xml:space="preserve">and ALDH-NADH </w:t>
      </w:r>
      <w:r w:rsidR="000C7C06">
        <w:t xml:space="preserve">and hence rids the pathway of redox regeneration systems which entail generation of NADPH or NADH from reduced ferredoxin. </w:t>
      </w:r>
      <w:r w:rsidR="004F2F49">
        <w:t xml:space="preserve">The driving force advantage gained by GAPN and PDC can be </w:t>
      </w:r>
      <w:r w:rsidR="004D74C2">
        <w:t xml:space="preserve">also </w:t>
      </w:r>
      <w:r w:rsidR="004F2F49">
        <w:t>understood by the fact that they reduce</w:t>
      </w:r>
      <w:r w:rsidR="00733C91">
        <w:t xml:space="preserve"> either the energy generation (</w:t>
      </w:r>
      <w:r w:rsidR="007A0BE6">
        <w:t>G</w:t>
      </w:r>
      <w:r w:rsidR="00733C91">
        <w:t>TP in case of PGK)</w:t>
      </w:r>
      <w:r w:rsidR="004F2F49">
        <w:t xml:space="preserve"> </w:t>
      </w:r>
      <w:r w:rsidR="00733C91">
        <w:t>or the redox generation (reduced ferredoxin by PFOR) of the native pathway</w:t>
      </w:r>
      <w:r w:rsidR="007A0BE6">
        <w:t xml:space="preserve"> which negatively impacts pathway MDF.</w:t>
      </w:r>
      <w:r w:rsidR="00426014">
        <w:t xml:space="preserve"> </w:t>
      </w:r>
      <w:r w:rsidR="00F431F0">
        <w:t xml:space="preserve">It is noteworthy that studies </w:t>
      </w:r>
      <w:r w:rsidR="00F431F0" w:rsidRPr="00844887">
        <w:t xml:space="preserve">have shown a higher NADPH/NADP ratio compared to NADH/NAD 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426014" w:rsidRPr="00844887">
        <w:t xml:space="preserve">stronger driving force </w:t>
      </w:r>
      <w:r w:rsidR="00844887">
        <w:t xml:space="preserve">in engineered strains </w:t>
      </w:r>
      <w:r w:rsidR="00426014"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 </w:instrText>
      </w:r>
      <w:r w:rsidR="007B3830">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DATA </w:instrText>
      </w:r>
      <w:r w:rsidR="007B3830">
        <w:fldChar w:fldCharType="end"/>
      </w:r>
      <w:r w:rsidR="00426014" w:rsidRPr="00844887">
        <w:fldChar w:fldCharType="separate"/>
      </w:r>
      <w:r w:rsidR="007B3830">
        <w:rPr>
          <w:noProof/>
        </w:rPr>
        <w:t>[24]</w:t>
      </w:r>
      <w:r w:rsidR="00426014" w:rsidRPr="00844887">
        <w:fldChar w:fldCharType="end"/>
      </w:r>
      <w:r w:rsidR="00426014" w:rsidRPr="00844887">
        <w:t>.</w:t>
      </w:r>
    </w:p>
    <w:p w14:paraId="1A830929" w14:textId="087B53B1" w:rsidR="00F60BC8" w:rsidRDefault="00E5405E" w:rsidP="009E3E15">
      <w:pPr>
        <w:spacing w:line="480" w:lineRule="auto"/>
        <w:jc w:val="both"/>
        <w:rPr>
          <w:ins w:id="543" w:author="Dan Olson" w:date="2019-02-06T23:12:00Z"/>
        </w:rPr>
      </w:pPr>
      <w:r>
        <w:t>T</w:t>
      </w:r>
      <w:r w:rsidR="00C51EDE">
        <w:t xml:space="preserve">he most useful genetic interventions are part of the </w:t>
      </w:r>
      <w:r w:rsidR="00637583">
        <w:t xml:space="preserve">type II </w:t>
      </w:r>
      <w:r w:rsidR="00C51EDE">
        <w:t>EFMs which retain ATP generation along with intermittent pathway MDF</w:t>
      </w:r>
      <w:r w:rsidR="00D02CB2">
        <w:t xml:space="preserve"> as shown in </w:t>
      </w:r>
      <w:r w:rsidR="00C51EDE">
        <w:t>Figure 3</w:t>
      </w:r>
      <w:r w:rsidR="00D02CB2">
        <w:t>.</w:t>
      </w:r>
      <w:r w:rsidR="00426014">
        <w:t xml:space="preserve"> </w:t>
      </w:r>
      <w:r w:rsidR="00715433">
        <w:t>All t</w:t>
      </w:r>
      <w:r w:rsidR="00D02CB2">
        <w:t>he</w:t>
      </w:r>
      <w:r w:rsidR="00B21869">
        <w:t xml:space="preserve"> high MDF type II </w:t>
      </w:r>
      <w:r w:rsidR="00C51EDE">
        <w:t xml:space="preserve">EFMs possess the </w:t>
      </w:r>
      <w:r w:rsidR="007B1A30">
        <w:t xml:space="preserve">ATP linked PFK reaction and the </w:t>
      </w:r>
      <w:r w:rsidR="00C51EDE">
        <w:t>NADPH linked ADH reaction</w:t>
      </w:r>
      <w:r w:rsidR="00061A1D">
        <w:t xml:space="preserve">. The best EFM has a minimum hamming distance of </w:t>
      </w:r>
      <w:r w:rsidR="004260E9">
        <w:t>2</w:t>
      </w:r>
      <w:r w:rsidR="00061A1D">
        <w:t xml:space="preserve"> indicating PFK-ATP and ADH-NADPH as the only changes from native pathway</w:t>
      </w:r>
      <w:r w:rsidR="00C51EDE">
        <w:t xml:space="preserve">. </w:t>
      </w:r>
      <w:r w:rsidR="007B1A30">
        <w:t xml:space="preserve">The </w:t>
      </w:r>
      <w:r w:rsidR="007B1A30">
        <w:lastRenderedPageBreak/>
        <w:t xml:space="preserve">ATP-PFK provides a stronger driving force </w:t>
      </w:r>
      <w:r w:rsidR="00586BA2">
        <w:t xml:space="preserve">at the cost of ATP generation (PPi is equivalent to 0.5 ATP </w:t>
      </w:r>
      <w:r w:rsidR="000B7B87">
        <w:fldChar w:fldCharType="begin"/>
      </w:r>
      <w:r w:rsidR="007B3830">
        <w: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B7B87">
        <w:fldChar w:fldCharType="separate"/>
      </w:r>
      <w:r w:rsidR="007B3830">
        <w:rPr>
          <w:noProof/>
        </w:rPr>
        <w:t>[25]</w:t>
      </w:r>
      <w:r w:rsidR="000B7B87">
        <w:fldChar w:fldCharType="end"/>
      </w:r>
      <w:r w:rsidR="00586BA2">
        <w:t xml:space="preserve">) while the NADPH </w:t>
      </w:r>
      <w:r w:rsidR="00267F35">
        <w:t xml:space="preserve">linked ADH reaction decouples the impact of rise in ethanol concentrations from NADH associated native reactions. Studies </w:t>
      </w:r>
      <w:r w:rsidR="00C51EDE">
        <w:t xml:space="preserve">have </w:t>
      </w:r>
      <w:r>
        <w:t xml:space="preserve">also </w:t>
      </w:r>
      <w:r w:rsidR="00267F35">
        <w:t>shown</w:t>
      </w:r>
      <w:r w:rsidR="00C51EDE">
        <w:t xml:space="preserve"> that the cofactor</w:t>
      </w:r>
      <w:r w:rsidR="00C51EDE" w:rsidRPr="009E3E15">
        <w:t xml:space="preserve"> specificity of alcohol dehydrogenase change</w:t>
      </w:r>
      <w:r w:rsidR="00535E05">
        <w:t>s</w:t>
      </w:r>
      <w:r w:rsidR="00C51EDE" w:rsidRPr="009E3E15">
        <w:t xml:space="preserve"> to NADPH from NADH in high ethanol yielding strains of </w:t>
      </w:r>
      <w:r w:rsidR="00C51EDE" w:rsidRPr="009E3E15">
        <w:rPr>
          <w:i/>
        </w:rPr>
        <w:t>C. thermocellum</w:t>
      </w:r>
      <w:r w:rsidR="00460A44">
        <w:rPr>
          <w:i/>
        </w:rPr>
        <w:t xml:space="preserve"> </w:t>
      </w:r>
      <w:r w:rsidR="00460A44"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 </w:instrText>
      </w:r>
      <w:r w:rsidR="007B383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DATA </w:instrText>
      </w:r>
      <w:r w:rsidR="007B3830">
        <w:fldChar w:fldCharType="end"/>
      </w:r>
      <w:r w:rsidR="00460A44" w:rsidRPr="00460A44">
        <w:fldChar w:fldCharType="separate"/>
      </w:r>
      <w:r w:rsidR="007B3830">
        <w:rPr>
          <w:noProof/>
        </w:rPr>
        <w:t>[26]</w:t>
      </w:r>
      <w:r w:rsidR="00460A44" w:rsidRPr="00460A44">
        <w:fldChar w:fldCharType="end"/>
      </w:r>
      <w:r w:rsidR="00C51EDE" w:rsidRPr="00460A44">
        <w:t>.</w:t>
      </w:r>
      <w:r w:rsidR="00C51EDE" w:rsidRPr="009E3E15">
        <w:t xml:space="preserve"> </w:t>
      </w:r>
      <w:r w:rsidR="00C51EDE">
        <w:t xml:space="preserve">We can thus conclude that </w:t>
      </w:r>
      <w:r w:rsidR="00267F35">
        <w:t>ATP-PFK and</w:t>
      </w:r>
      <w:r w:rsidR="00C51EDE">
        <w:t xml:space="preserve"> NADPH-ADH </w:t>
      </w:r>
      <w:r w:rsidR="00267F35">
        <w:t>are</w:t>
      </w:r>
      <w:r w:rsidR="00C51EDE">
        <w:t xml:space="preserve"> the most beneficial genetic intervention which can help us achieve high ethanol titers while sustaining cell growth. </w:t>
      </w:r>
    </w:p>
    <w:p w14:paraId="7E466844" w14:textId="442C942B" w:rsidR="00C80E25" w:rsidRDefault="00C80E25" w:rsidP="009E3E15">
      <w:pPr>
        <w:spacing w:line="480" w:lineRule="auto"/>
        <w:jc w:val="both"/>
        <w:rPr>
          <w:ins w:id="544" w:author="Dan Olson" w:date="2019-02-06T23:12:00Z"/>
        </w:rPr>
      </w:pPr>
    </w:p>
    <w:p w14:paraId="7D3D148D" w14:textId="373AA5B9" w:rsidR="00C80E25" w:rsidRDefault="00C80E25" w:rsidP="009E3E15">
      <w:pPr>
        <w:spacing w:line="480" w:lineRule="auto"/>
        <w:jc w:val="both"/>
        <w:rPr>
          <w:ins w:id="545" w:author="Dan Olson" w:date="2019-02-06T23:12:00Z"/>
        </w:rPr>
      </w:pPr>
    </w:p>
    <w:p w14:paraId="09CDBC1E" w14:textId="77777777" w:rsidR="00C80E25" w:rsidRPr="00EB043F" w:rsidRDefault="00C80E25" w:rsidP="00C80E25">
      <w:pPr>
        <w:pStyle w:val="Heading2"/>
        <w:rPr>
          <w:ins w:id="546" w:author="Dan Olson" w:date="2019-02-06T23:12:00Z"/>
        </w:rPr>
      </w:pPr>
      <w:commentRangeStart w:id="547"/>
      <w:ins w:id="548" w:author="Dan Olson" w:date="2019-02-06T23:12:00Z">
        <w:r w:rsidRPr="00EB043F">
          <w:t>PPDK vs malate shunt</w:t>
        </w:r>
        <w:commentRangeEnd w:id="547"/>
        <w:r>
          <w:rPr>
            <w:rStyle w:val="CommentReference"/>
            <w:rFonts w:ascii="Liberation Serif" w:hAnsi="Liberation Serif" w:cs="Mangal"/>
            <w:b w:val="0"/>
            <w:color w:val="00000A"/>
            <w:lang w:eastAsia="zh-CN" w:bidi="hi-IN"/>
          </w:rPr>
          <w:commentReference w:id="547"/>
        </w:r>
      </w:ins>
    </w:p>
    <w:p w14:paraId="2F3ADDA1" w14:textId="77777777" w:rsidR="00185106" w:rsidRDefault="00185106" w:rsidP="00C80E25">
      <w:pPr>
        <w:spacing w:line="480" w:lineRule="auto"/>
        <w:jc w:val="both"/>
        <w:rPr>
          <w:ins w:id="549" w:author="Dan Olson" w:date="2019-02-07T15:10:00Z"/>
          <w:bCs/>
        </w:rPr>
      </w:pPr>
    </w:p>
    <w:p w14:paraId="34B69215" w14:textId="34B56D9D" w:rsidR="00C80E25" w:rsidRPr="009E3E15" w:rsidRDefault="00C80E25" w:rsidP="00C80E25">
      <w:pPr>
        <w:spacing w:line="480" w:lineRule="auto"/>
        <w:jc w:val="both"/>
        <w:rPr>
          <w:ins w:id="550" w:author="Dan Olson" w:date="2019-02-06T23:12:00Z"/>
          <w:bCs/>
        </w:rPr>
      </w:pPr>
      <w:ins w:id="551" w:author="Dan Olson" w:date="2019-02-06T23:12:00Z">
        <w:r>
          <w:rPr>
            <w:bCs/>
          </w:rPr>
          <w:t>The metabolic flux allocation</w:t>
        </w:r>
        <w:r w:rsidRPr="009E3E15">
          <w:rPr>
            <w:bCs/>
          </w:rPr>
          <w:t xml:space="preserve"> between these two pathways i</w:t>
        </w:r>
        <w:r>
          <w:rPr>
            <w:bCs/>
          </w:rPr>
          <w:t>s essential to characterize wild-type metabolism and</w:t>
        </w:r>
        <w:r w:rsidRPr="009E3E15">
          <w:rPr>
            <w:bCs/>
          </w:rPr>
          <w:t xml:space="preserve"> predict </w:t>
        </w:r>
        <w:r>
          <w:rPr>
            <w:bCs/>
          </w:rPr>
          <w:t>the impact of genetic perturbations on</w:t>
        </w:r>
        <w:r w:rsidRPr="009E3E15">
          <w:rPr>
            <w:bCs/>
          </w:rPr>
          <w:t xml:space="preserve"> metaboli</w:t>
        </w:r>
        <w:r>
          <w:rPr>
            <w:bCs/>
          </w:rPr>
          <w:t>sm using</w:t>
        </w:r>
        <w:r w:rsidRPr="009E3E15">
          <w:rPr>
            <w:bCs/>
          </w:rPr>
          <w:t xml:space="preserve"> kinetic models. Several studies hav</w:t>
        </w:r>
        <w:r>
          <w:rPr>
            <w:bCs/>
          </w:rPr>
          <w:t xml:space="preserve">e demonstrated that </w:t>
        </w:r>
        <w:r w:rsidRPr="00300545">
          <w:rPr>
            <w:bCs/>
          </w:rPr>
          <w:t>the flux ratio betwe</w:t>
        </w:r>
        <w:r>
          <w:rPr>
            <w:bCs/>
          </w:rPr>
          <w:t xml:space="preserve">en PPDK and malate shunt is tilted heavily towards PPDK [8, 13] suggesting the usefulness of malate shunt only for its transhydrogenase activity for anabolic processes </w:t>
        </w:r>
        <w:r>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185106">
          <w:rPr>
            <w:bCs/>
            <w:rPrChange w:id="552" w:author="Dan Olson" w:date="2019-02-07T15:12:00Z">
              <w:rPr>
                <w:bCs/>
              </w:rPr>
            </w:rPrChange>
          </w:rPr>
          <w:instrText xml:space="preserve"> ADDIN EN.CITE </w:instrText>
        </w:r>
        <w:r w:rsidRPr="00185106">
          <w:rPr>
            <w:bCs/>
            <w:rPrChange w:id="553" w:author="Dan Olson" w:date="2019-02-07T15:12:00Z">
              <w:rPr>
                <w:bCs/>
              </w:rPr>
            </w:rPrChange>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185106">
          <w:rPr>
            <w:bCs/>
            <w:rPrChange w:id="554" w:author="Dan Olson" w:date="2019-02-07T15:12:00Z">
              <w:rPr>
                <w:bCs/>
              </w:rPr>
            </w:rPrChange>
          </w:rPr>
          <w:instrText xml:space="preserve"> ADDIN EN.CITE.DATA </w:instrText>
        </w:r>
        <w:r w:rsidRPr="00185106">
          <w:rPr>
            <w:bCs/>
            <w:rPrChange w:id="555" w:author="Dan Olson" w:date="2019-02-07T15:12:00Z">
              <w:rPr>
                <w:bCs/>
              </w:rPr>
            </w:rPrChange>
          </w:rPr>
        </w:r>
        <w:r w:rsidRPr="00185106">
          <w:rPr>
            <w:bCs/>
            <w:rPrChange w:id="556" w:author="Dan Olson" w:date="2019-02-07T15:12:00Z">
              <w:rPr>
                <w:bCs/>
              </w:rPr>
            </w:rPrChange>
          </w:rPr>
          <w:fldChar w:fldCharType="end"/>
        </w:r>
        <w:r w:rsidRPr="00185106">
          <w:rPr>
            <w:bCs/>
            <w:rPrChange w:id="557" w:author="Dan Olson" w:date="2019-02-07T15:12:00Z">
              <w:rPr>
                <w:bCs/>
              </w:rPr>
            </w:rPrChange>
          </w:rPr>
        </w:r>
        <w:r>
          <w:rPr>
            <w:bCs/>
          </w:rPr>
          <w:fldChar w:fldCharType="separate"/>
        </w:r>
        <w:r>
          <w:rPr>
            <w:bCs/>
            <w:noProof/>
          </w:rPr>
          <w:t>[20]</w:t>
        </w:r>
        <w:r>
          <w:rPr>
            <w:bCs/>
          </w:rPr>
          <w:fldChar w:fldCharType="end"/>
        </w:r>
        <w:r>
          <w:rPr>
            <w:bCs/>
          </w:rPr>
          <w:t xml:space="preserve">. In this study, we </w:t>
        </w:r>
        <w:r w:rsidRPr="009E3E15">
          <w:rPr>
            <w:bCs/>
          </w:rPr>
          <w:t xml:space="preserve">evaluate the driving force for the two pathways </w:t>
        </w:r>
        <w:r>
          <w:rPr>
            <w:bCs/>
          </w:rPr>
          <w:t>using</w:t>
        </w:r>
        <w:r w:rsidRPr="009E3E15">
          <w:rPr>
            <w:bCs/>
          </w:rPr>
          <w:t xml:space="preserve"> wild-type measurements under varying ethanol</w:t>
        </w:r>
        <w:r>
          <w:rPr>
            <w:bCs/>
          </w:rPr>
          <w:t xml:space="preserve"> concentrations. The results (</w:t>
        </w:r>
        <w:r w:rsidRPr="009E3E15">
          <w:rPr>
            <w:bCs/>
          </w:rPr>
          <w:t xml:space="preserve">shown in Figure </w:t>
        </w:r>
        <w:r>
          <w:rPr>
            <w:bCs/>
          </w:rPr>
          <w:t xml:space="preserve">2) </w:t>
        </w:r>
        <w:r w:rsidRPr="009E3E15">
          <w:rPr>
            <w:bCs/>
          </w:rPr>
          <w:t xml:space="preserve">clearly indicate that </w:t>
        </w:r>
        <w:r>
          <w:rPr>
            <w:bCs/>
          </w:rPr>
          <w:t xml:space="preserve">the </w:t>
        </w:r>
        <w:r w:rsidRPr="009E3E15">
          <w:rPr>
            <w:bCs/>
          </w:rPr>
          <w:t>thermodynamic driving</w:t>
        </w:r>
        <w:r>
          <w:rPr>
            <w:bCs/>
          </w:rPr>
          <w:t xml:space="preserve"> force is consistently positive </w:t>
        </w:r>
        <w:r w:rsidRPr="00300545">
          <w:rPr>
            <w:bCs/>
          </w:rPr>
          <w:t xml:space="preserve">for PPDK </w:t>
        </w:r>
        <w:r>
          <w:rPr>
            <w:bCs/>
          </w:rPr>
          <w:t>for ethanol concentrations up to 0.8M in contrast to the</w:t>
        </w:r>
        <w:r w:rsidRPr="009E3E15">
          <w:rPr>
            <w:bCs/>
          </w:rPr>
          <w:t xml:space="preserve"> malate shunt</w:t>
        </w:r>
        <w:r>
          <w:rPr>
            <w:bCs/>
          </w:rPr>
          <w:t xml:space="preserve"> which remains thermodynamically infeasible for the entire range of ethanol concentrations (0-1M)</w:t>
        </w:r>
        <w:r w:rsidRPr="009E3E15">
          <w:rPr>
            <w:bCs/>
          </w:rPr>
          <w:t xml:space="preserve">. </w:t>
        </w:r>
        <w:r>
          <w:rPr>
            <w:bCs/>
          </w:rPr>
          <w:t>This is because the malate shunt requires a high intracellular CO2 concentration (&gt;0.1M)</w:t>
        </w:r>
        <w:r w:rsidRPr="00661A4D">
          <w:rPr>
            <w:bCs/>
          </w:rPr>
          <w:t xml:space="preserve"> </w:t>
        </w:r>
        <w:r>
          <w:rPr>
            <w:bCs/>
          </w:rPr>
          <w:t xml:space="preserve">to ensure thermodynamic feasibility, but the CO2 concentration bounds are restricted (&lt;0.01mM) under on standard experimental conditions </w: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 </w:instrTex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noProof/>
          </w:rPr>
          <w:t>[12]</w:t>
        </w:r>
        <w:r>
          <w:rPr>
            <w:bCs/>
          </w:rPr>
          <w:fldChar w:fldCharType="end"/>
        </w:r>
        <w:r>
          <w:rPr>
            <w:bCs/>
          </w:rPr>
          <w:t xml:space="preserve">. </w:t>
        </w:r>
        <w:r w:rsidRPr="00661A4D">
          <w:rPr>
            <w:bCs/>
          </w:rPr>
          <w:t xml:space="preserve">This alludes to </w:t>
        </w:r>
        <w:r>
          <w:rPr>
            <w:bCs/>
          </w:rPr>
          <w:t xml:space="preserve">a localized increase of </w:t>
        </w:r>
        <w:r w:rsidRPr="00661A4D">
          <w:rPr>
            <w:bCs/>
          </w:rPr>
          <w:t>CO2 concentration</w:t>
        </w:r>
        <w:r>
          <w:rPr>
            <w:bCs/>
          </w:rPr>
          <w:t xml:space="preserve"> in WT </w:t>
        </w:r>
        <w:r w:rsidRPr="00E370F6">
          <w:rPr>
            <w:bCs/>
            <w:i/>
          </w:rPr>
          <w:t>C. thermocellum</w:t>
        </w:r>
        <w:r>
          <w:rPr>
            <w:bCs/>
          </w:rPr>
          <w:t xml:space="preserve"> </w:t>
        </w:r>
        <w:r w:rsidRPr="00661A4D">
          <w:rPr>
            <w:bCs/>
          </w:rPr>
          <w:t>for PEPCK to be feasible</w:t>
        </w:r>
        <w:r>
          <w:rPr>
            <w:bCs/>
          </w:rPr>
          <w:t xml:space="preserve"> </w:t>
        </w:r>
        <w:proofErr w:type="gramStart"/>
        <w:r>
          <w:rPr>
            <w:bCs/>
          </w:rPr>
          <w:t>and also</w:t>
        </w:r>
        <w:proofErr w:type="gramEnd"/>
        <w:r>
          <w:rPr>
            <w:bCs/>
          </w:rPr>
          <w:t xml:space="preserve"> indicates close proximity of PEPCK to CO2 generating reactions such as </w:t>
        </w:r>
        <w:r w:rsidRPr="00CF1D64">
          <w:rPr>
            <w:bCs/>
          </w:rPr>
          <w:t>pyruvate: ferredoxin oxidoreductase</w:t>
        </w:r>
        <w:r>
          <w:rPr>
            <w:bCs/>
          </w:rPr>
          <w:t xml:space="preserve"> (PFOR), malate dehydrogenase (MDH) which should be probed experimentally. We also observe</w:t>
        </w:r>
        <w:r w:rsidRPr="009E3E15">
          <w:rPr>
            <w:bCs/>
          </w:rPr>
          <w:t xml:space="preserve"> accumulation </w:t>
        </w:r>
        <w:r w:rsidRPr="009E3E15">
          <w:rPr>
            <w:bCs/>
          </w:rPr>
          <w:lastRenderedPageBreak/>
          <w:t>of upper glycolysis metabolites especially sugar phosphates</w:t>
        </w:r>
        <w:r>
          <w:rPr>
            <w:bCs/>
          </w:rPr>
          <w:t xml:space="preserve"> (also observed in ethanol stress studies</w:t>
        </w:r>
        <w:r w:rsidRPr="009E3E15">
          <w:rPr>
            <w:bCs/>
          </w:rPr>
          <w:t xml:space="preserve"> </w:t>
        </w:r>
        <w:r w:rsidRPr="009E3E1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 </w:instrText>
        </w:r>
        <w:r>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DATA </w:instrText>
        </w:r>
        <w:r>
          <w:rPr>
            <w:bCs/>
          </w:rPr>
        </w:r>
        <w:r>
          <w:rPr>
            <w:bCs/>
          </w:rPr>
          <w:fldChar w:fldCharType="end"/>
        </w:r>
        <w:r w:rsidRPr="009E3E15">
          <w:rPr>
            <w:bCs/>
          </w:rPr>
        </w:r>
        <w:r w:rsidRPr="009E3E15">
          <w:rPr>
            <w:bCs/>
          </w:rPr>
          <w:fldChar w:fldCharType="separate"/>
        </w:r>
        <w:r>
          <w:rPr>
            <w:bCs/>
            <w:noProof/>
          </w:rPr>
          <w:t>[1, 21]</w:t>
        </w:r>
        <w:r w:rsidRPr="009E3E15">
          <w:rPr>
            <w:bCs/>
          </w:rPr>
          <w:fldChar w:fldCharType="end"/>
        </w:r>
        <w:r w:rsidRPr="009E3E15">
          <w:rPr>
            <w:bCs/>
          </w:rPr>
          <w:t xml:space="preserve">) as a </w:t>
        </w:r>
        <w:r w:rsidRPr="002A1401">
          <w:rPr>
            <w:bCs/>
          </w:rPr>
          <w:t>consequence of GAPDH being a thermodynamic bottleneck</w:t>
        </w:r>
        <w:r>
          <w:rPr>
            <w:bCs/>
          </w:rPr>
          <w:t xml:space="preserve"> due to an increase in NADH pool under ethanol stress (Figure 2)</w:t>
        </w:r>
        <w:r w:rsidRPr="009E3E15">
          <w:rPr>
            <w:bCs/>
          </w:rPr>
          <w:t>.</w:t>
        </w:r>
      </w:ins>
    </w:p>
    <w:p w14:paraId="5FF4841F" w14:textId="77777777" w:rsidR="00C80E25" w:rsidRDefault="00C80E25" w:rsidP="009E3E15">
      <w:pPr>
        <w:spacing w:line="480" w:lineRule="auto"/>
        <w:jc w:val="both"/>
      </w:pP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6044D103" w14:textId="4714B4BC" w:rsidR="00CF3C7B" w:rsidRDefault="0080438C" w:rsidP="009E3E15">
      <w:pPr>
        <w:spacing w:line="480" w:lineRule="auto"/>
        <w:jc w:val="both"/>
        <w:rPr>
          <w:bCs/>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EFMs of plausible genetic interventions </w:t>
      </w:r>
      <w:r w:rsidR="000A329E">
        <w:rPr>
          <w:bCs/>
        </w:rPr>
        <w:t xml:space="preserve">showed the infeasibility of malate shunt under physiological CO2 concentrations and the benefits of having the GAPN reaction which generates high MDF by resolving the GAPDH bottleneck </w:t>
      </w:r>
      <w:r w:rsidR="00263CE0">
        <w:rPr>
          <w:bCs/>
        </w:rPr>
        <w:t xml:space="preserve">but with reduced ATP </w:t>
      </w:r>
      <w:r w:rsidR="00432CCD">
        <w:rPr>
          <w:bCs/>
        </w:rPr>
        <w:t xml:space="preserve">generation </w:t>
      </w:r>
      <w:r w:rsidR="000A329E">
        <w:rPr>
          <w:bCs/>
        </w:rPr>
        <w:t>at high ethanol concentrations.</w:t>
      </w:r>
      <w:r w:rsidR="00432CCD">
        <w:rPr>
          <w:bCs/>
        </w:rPr>
        <w:t xml:space="preserve"> The best genetic intervention which retains ATP generation with a high driving force is the </w:t>
      </w:r>
      <w:r w:rsidR="004260E9">
        <w:rPr>
          <w:bCs/>
        </w:rPr>
        <w:t xml:space="preserve">combination of ATP linked PFK and </w:t>
      </w:r>
      <w:r w:rsidR="00432CCD">
        <w:rPr>
          <w:bCs/>
        </w:rPr>
        <w:t xml:space="preserve">NADPH linked ADH reaction which has also been shown to </w:t>
      </w:r>
      <w:r w:rsidR="00F13CC0">
        <w:rPr>
          <w:bCs/>
        </w:rPr>
        <w:t>occur</w:t>
      </w:r>
      <w:r w:rsidR="00432CCD">
        <w:rPr>
          <w:bCs/>
        </w:rPr>
        <w:t xml:space="preserve"> in high ethanol yielding </w:t>
      </w:r>
      <w:r w:rsidR="00432CCD" w:rsidRPr="00432CCD">
        <w:rPr>
          <w:bCs/>
          <w:i/>
        </w:rPr>
        <w:t>C. thermocellum</w:t>
      </w:r>
      <w:r w:rsidR="00432CCD">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sidR="00432CCD">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w:t>
      </w:r>
      <w:r w:rsidR="00ED6E89">
        <w:rPr>
          <w:bCs/>
        </w:rPr>
        <w:lastRenderedPageBreak/>
        <w:t xml:space="preserve">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DB0E8D">
      <w:pPr>
        <w:pStyle w:val="Heading2"/>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w:lastRenderedPageBreak/>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pPr>
        <w:pStyle w:val="Heading2"/>
        <w:pPrChange w:id="558" w:author="Dan Olson" w:date="2019-02-06T15:15:00Z">
          <w:pPr>
            <w:pStyle w:val="Heading2"/>
            <w:spacing w:line="480" w:lineRule="auto"/>
            <w:ind w:left="360" w:hanging="360"/>
          </w:pPr>
        </w:pPrChange>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506DFF"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648CF37F" w:rsidR="0004660E" w:rsidRPr="009E3E15" w:rsidRDefault="0004660E" w:rsidP="000746D9">
            <w:pPr>
              <w:spacing w:line="480" w:lineRule="auto"/>
              <w:jc w:val="right"/>
            </w:pPr>
            <w:bookmarkStart w:id="559" w:name="method_3_2_18"/>
            <w:r w:rsidRPr="009E3E15">
              <w:t>(</w:t>
            </w:r>
            <w:r w:rsidR="000746D9">
              <w:t>3</w:t>
            </w:r>
            <w:r w:rsidRPr="009E3E15">
              <w:t>)</w:t>
            </w:r>
            <w:bookmarkEnd w:id="559"/>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78D9E6C4" w:rsidR="0004660E" w:rsidRPr="009E3E15" w:rsidRDefault="0004660E" w:rsidP="000746D9">
            <w:pPr>
              <w:spacing w:line="480" w:lineRule="auto"/>
              <w:jc w:val="right"/>
            </w:pPr>
            <w:bookmarkStart w:id="560" w:name="method_3_2_19"/>
            <w:r w:rsidRPr="009E3E15">
              <w:t>(</w:t>
            </w:r>
            <w:r w:rsidR="000746D9">
              <w:t>4</w:t>
            </w:r>
            <w:r w:rsidRPr="009E3E15">
              <w:t>)</w:t>
            </w:r>
            <w:bookmarkEnd w:id="560"/>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324DF5BF" w:rsidR="0004660E" w:rsidRPr="009E3E15" w:rsidRDefault="0004660E" w:rsidP="000746D9">
            <w:pPr>
              <w:spacing w:line="480" w:lineRule="auto"/>
              <w:jc w:val="right"/>
            </w:pPr>
            <w:bookmarkStart w:id="561" w:name="method_3_2_20"/>
            <w:r w:rsidRPr="009E3E15">
              <w:t>(</w:t>
            </w:r>
            <w:r w:rsidR="000746D9">
              <w:t>5</w:t>
            </w:r>
            <w:r w:rsidRPr="009E3E15">
              <w:t>)</w:t>
            </w:r>
            <w:bookmarkEnd w:id="561"/>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lastRenderedPageBreak/>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concentration (and ratio) ranges. The MDF problem is solved 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Based on our measurements, we decided to keep the lower default concentration at 1 µM, but raise the upper default concentration from 10 mM to 20 mM.</w:t>
      </w:r>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greater than 10:1 and redox cofactors (</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pPr>
        <w:pStyle w:val="Heading2"/>
        <w:pPrChange w:id="562" w:author="Dan Olson" w:date="2019-02-06T15:15:00Z">
          <w:pPr>
            <w:pStyle w:val="Heading2"/>
            <w:spacing w:line="480" w:lineRule="auto"/>
            <w:ind w:left="360" w:hanging="360"/>
          </w:pPr>
        </w:pPrChange>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506DFF"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506DFF"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506DFF"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proofErr w:type="spellStart"/>
      <w:r w:rsidR="00A95DD7">
        <w:rPr>
          <w:bCs/>
          <w:iCs/>
        </w:rPr>
        <w:t>epresents</w:t>
      </w:r>
      <w:proofErr w:type="spellEnd"/>
      <w:r w:rsidR="00A95DD7">
        <w:rPr>
          <w:bCs/>
          <w:iCs/>
        </w:rPr>
        <w:t xml:space="preserve">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lastRenderedPageBreak/>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 h2o &lt;=&gt;2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f6p &lt;=&gt; pi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f6p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g3p &lt;=&gt;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h2o &lt;=&gt; 3pg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pi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co2 + pep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mal-L &lt;=&gt;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co2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h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0.25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1 h + 1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5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lastRenderedPageBreak/>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lastRenderedPageBreak/>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n Olson" w:date="2019-02-04T09:41:00Z" w:initials="DO">
    <w:p w14:paraId="4B50EBFC" w14:textId="1D514609" w:rsidR="00185106" w:rsidRDefault="00185106">
      <w:pPr>
        <w:pStyle w:val="CommentText"/>
      </w:pPr>
      <w:r>
        <w:rPr>
          <w:rStyle w:val="CommentReference"/>
        </w:rPr>
        <w:annotationRef/>
      </w:r>
      <w:r>
        <w:t>It’s not always a function of ethanol concentration, sometimes we look at other things.</w:t>
      </w:r>
    </w:p>
  </w:comment>
  <w:comment w:id="25" w:author="Dan Olson" w:date="2019-02-04T13:41:00Z" w:initials="DO">
    <w:p w14:paraId="5DADAC62" w14:textId="77777777" w:rsidR="00185106" w:rsidRDefault="00185106">
      <w:pPr>
        <w:pStyle w:val="CommentText"/>
      </w:pPr>
      <w:r>
        <w:rPr>
          <w:rStyle w:val="CommentReference"/>
        </w:rPr>
        <w:annotationRef/>
      </w:r>
      <w:r>
        <w:t xml:space="preserve">We shouldn’t repeat the results in the conclusions section. Also, I’m not sure this is true. We set the CO2 to 10 </w:t>
      </w:r>
      <w:proofErr w:type="spellStart"/>
      <w:proofErr w:type="gramStart"/>
      <w:r>
        <w:t>uM</w:t>
      </w:r>
      <w:proofErr w:type="spellEnd"/>
      <w:proofErr w:type="gramEnd"/>
      <w:r>
        <w:t>, but it’s possible that our assumption was wrong.</w:t>
      </w:r>
    </w:p>
    <w:p w14:paraId="75B16FBC" w14:textId="77777777" w:rsidR="00185106" w:rsidRDefault="00185106">
      <w:pPr>
        <w:pStyle w:val="CommentText"/>
      </w:pPr>
    </w:p>
    <w:p w14:paraId="07C42663" w14:textId="7A35C497" w:rsidR="00185106" w:rsidRDefault="00185106">
      <w:pPr>
        <w:pStyle w:val="CommentText"/>
      </w:pPr>
      <w:r>
        <w:t>This could easily be tested by looking at the ethanol tolerance of the ppdk deletion strain.</w:t>
      </w:r>
    </w:p>
  </w:comment>
  <w:comment w:id="37" w:author="Dan Olson" w:date="2019-02-04T13:58:00Z" w:initials="DO">
    <w:p w14:paraId="2C5F4C28" w14:textId="77777777" w:rsidR="00185106" w:rsidRDefault="00185106">
      <w:pPr>
        <w:pStyle w:val="CommentText"/>
      </w:pPr>
      <w:r>
        <w:rPr>
          <w:rStyle w:val="CommentReference"/>
        </w:rPr>
        <w:annotationRef/>
      </w:r>
      <w:r>
        <w:t xml:space="preserve">Also cite </w:t>
      </w:r>
    </w:p>
    <w:p w14:paraId="662E26A7" w14:textId="77777777" w:rsidR="00185106" w:rsidRDefault="00185106">
      <w:pPr>
        <w:pStyle w:val="CommentText"/>
      </w:pPr>
    </w:p>
    <w:p w14:paraId="0E439DC5" w14:textId="77777777" w:rsidR="00185106" w:rsidRPr="00751A07" w:rsidRDefault="00185106" w:rsidP="00751A07">
      <w:pPr>
        <w:spacing w:before="100" w:beforeAutospacing="1" w:after="100" w:afterAutospacing="1"/>
        <w:ind w:left="480" w:hanging="480"/>
        <w:rPr>
          <w:rFonts w:eastAsia="Times New Roman"/>
        </w:rPr>
      </w:pPr>
      <w:r w:rsidRPr="00751A07">
        <w:rPr>
          <w:rFonts w:eastAsia="Times New Roman"/>
        </w:rPr>
        <w:t xml:space="preserve">Brown, Steven D, Adam M </w:t>
      </w:r>
      <w:proofErr w:type="spellStart"/>
      <w:r w:rsidRPr="00751A07">
        <w:rPr>
          <w:rFonts w:eastAsia="Times New Roman"/>
        </w:rPr>
        <w:t>Guss</w:t>
      </w:r>
      <w:proofErr w:type="spellEnd"/>
      <w:r w:rsidRPr="00751A07">
        <w:rPr>
          <w:rFonts w:eastAsia="Times New Roman"/>
        </w:rPr>
        <w:t xml:space="preserve">, Tatiana V </w:t>
      </w:r>
      <w:proofErr w:type="spellStart"/>
      <w:r w:rsidRPr="00751A07">
        <w:rPr>
          <w:rFonts w:eastAsia="Times New Roman"/>
        </w:rPr>
        <w:t>Karpinets</w:t>
      </w:r>
      <w:proofErr w:type="spellEnd"/>
      <w:r w:rsidRPr="00751A07">
        <w:rPr>
          <w:rFonts w:eastAsia="Times New Roman"/>
        </w:rPr>
        <w:t xml:space="preserve">, Jerry M Parks, Nikolai Smolin, </w:t>
      </w:r>
      <w:proofErr w:type="spellStart"/>
      <w:r w:rsidRPr="00751A07">
        <w:rPr>
          <w:rFonts w:eastAsia="Times New Roman"/>
        </w:rPr>
        <w:t>Shihui</w:t>
      </w:r>
      <w:proofErr w:type="spellEnd"/>
      <w:r w:rsidRPr="00751A07">
        <w:rPr>
          <w:rFonts w:eastAsia="Times New Roman"/>
        </w:rPr>
        <w:t xml:space="preserve"> H Yang, Miriam L Land, et al. “Mutant alcohol dehydrogenase leads to improved ethanol tolerance in Clostridium thermocellum.” </w:t>
      </w:r>
      <w:r w:rsidRPr="00751A07">
        <w:rPr>
          <w:rFonts w:eastAsia="Times New Roman"/>
          <w:i/>
          <w:iCs/>
        </w:rPr>
        <w:t>Proceedings of the National Academy of Sciences of the United States of America</w:t>
      </w:r>
      <w:r w:rsidRPr="00751A07">
        <w:rPr>
          <w:rFonts w:eastAsia="Times New Roman"/>
        </w:rPr>
        <w:t xml:space="preserve"> 108, no. 33 (August 16, 2011): 13752–57. doi:10.1073/pnas.1102444108.</w:t>
      </w:r>
    </w:p>
    <w:p w14:paraId="2DCFB931" w14:textId="42C04BF1" w:rsidR="00185106" w:rsidRDefault="00185106">
      <w:pPr>
        <w:pStyle w:val="CommentText"/>
      </w:pPr>
    </w:p>
  </w:comment>
  <w:comment w:id="41" w:author="Dan Olson" w:date="2019-02-04T14:00:00Z" w:initials="DO">
    <w:p w14:paraId="0DA237A6" w14:textId="518867C8" w:rsidR="00185106" w:rsidRDefault="00185106">
      <w:pPr>
        <w:pStyle w:val="CommentText"/>
      </w:pPr>
      <w:r>
        <w:rPr>
          <w:rStyle w:val="CommentReference"/>
        </w:rPr>
        <w:annotationRef/>
      </w:r>
      <w:r>
        <w:t>Note for me: add paragraph describing body of work surrounding adhE research.</w:t>
      </w:r>
    </w:p>
  </w:comment>
  <w:comment w:id="68" w:author="Dan Olson" w:date="2019-02-04T15:23:00Z" w:initials="DO">
    <w:p w14:paraId="44546271" w14:textId="67965134" w:rsidR="00185106" w:rsidRDefault="00185106">
      <w:pPr>
        <w:pStyle w:val="CommentText"/>
      </w:pPr>
      <w:r>
        <w:rPr>
          <w:rStyle w:val="CommentReference"/>
        </w:rPr>
        <w:annotationRef/>
      </w:r>
      <w:r>
        <w:rPr>
          <w:rStyle w:val="CommentReference"/>
        </w:rPr>
        <w:t>Tian et al. 2017 ref.</w:t>
      </w:r>
    </w:p>
  </w:comment>
  <w:comment w:id="59" w:author="Dan Olson" w:date="2019-02-04T15:44:00Z" w:initials="DO">
    <w:p w14:paraId="0814774B" w14:textId="6CAC8F27" w:rsidR="00185106" w:rsidRDefault="00185106">
      <w:pPr>
        <w:pStyle w:val="CommentText"/>
      </w:pPr>
      <w:r>
        <w:rPr>
          <w:rStyle w:val="CommentReference"/>
        </w:rPr>
        <w:annotationRef/>
      </w:r>
      <w:r>
        <w:t>Note for me: what was the purpose of analyzing Liang’s data? What did we learn from it?</w:t>
      </w:r>
    </w:p>
  </w:comment>
  <w:comment w:id="71" w:author="Dan Olson" w:date="2019-02-04T15:20:00Z" w:initials="DO">
    <w:p w14:paraId="54EE102C" w14:textId="1FAAB65A" w:rsidR="00185106" w:rsidRDefault="00185106">
      <w:pPr>
        <w:pStyle w:val="CommentText"/>
      </w:pPr>
      <w:r>
        <w:rPr>
          <w:rStyle w:val="CommentReference"/>
        </w:rPr>
        <w:annotationRef/>
      </w:r>
      <w:r>
        <w:t>We should not put conclusions in the background section.</w:t>
      </w:r>
    </w:p>
  </w:comment>
  <w:comment w:id="77" w:author="Dan Olson" w:date="2019-02-04T15:25:00Z" w:initials="DO">
    <w:p w14:paraId="503761F7" w14:textId="77777777" w:rsidR="00185106" w:rsidRDefault="00185106">
      <w:pPr>
        <w:pStyle w:val="CommentText"/>
      </w:pPr>
      <w:r>
        <w:rPr>
          <w:rStyle w:val="CommentReference"/>
        </w:rPr>
        <w:annotationRef/>
      </w:r>
      <w:r>
        <w:t>We should get rid of the Lo et al. 2015 reference and add the following:</w:t>
      </w:r>
    </w:p>
    <w:p w14:paraId="2776F216" w14:textId="62DBCACC" w:rsidR="00185106" w:rsidRDefault="00185106">
      <w:pPr>
        <w:pStyle w:val="CommentText"/>
      </w:pPr>
    </w:p>
    <w:p w14:paraId="5674B3B0" w14:textId="77777777" w:rsidR="00185106" w:rsidRPr="004D623D" w:rsidRDefault="00185106" w:rsidP="004D623D">
      <w:pPr>
        <w:spacing w:before="100" w:beforeAutospacing="1" w:after="100" w:afterAutospacing="1"/>
        <w:ind w:left="480" w:hanging="480"/>
        <w:rPr>
          <w:rFonts w:eastAsia="Times New Roman"/>
        </w:rPr>
      </w:pPr>
      <w:r w:rsidRPr="004D623D">
        <w:rPr>
          <w:rFonts w:eastAsia="Times New Roman"/>
        </w:rPr>
        <w:t xml:space="preserve">Olson, Daniel G., Manuel Hörl, Tobias Fuhrer, Jingxuan Cui, Jilai Zhou, Marybeth I. Maloney, Daniel Amador-Noguez, Liang Tian, Uwe Sauer, and Lee R. Lynd. “Glycolysis without pyruvate kinase in </w:t>
      </w:r>
      <w:r w:rsidRPr="004D623D">
        <w:rPr>
          <w:rFonts w:eastAsia="Times New Roman"/>
          <w:i/>
          <w:iCs/>
        </w:rPr>
        <w:t>Clostridium thermocellum</w:t>
      </w:r>
      <w:r w:rsidRPr="004D623D">
        <w:rPr>
          <w:rFonts w:eastAsia="Times New Roman"/>
        </w:rPr>
        <w:t xml:space="preserve">.” </w:t>
      </w:r>
      <w:r w:rsidRPr="004D623D">
        <w:rPr>
          <w:rFonts w:eastAsia="Times New Roman"/>
          <w:i/>
          <w:iCs/>
        </w:rPr>
        <w:t>Metabolic Engineering</w:t>
      </w:r>
      <w:r w:rsidRPr="004D623D">
        <w:rPr>
          <w:rFonts w:eastAsia="Times New Roman"/>
        </w:rPr>
        <w:t xml:space="preserve"> 39, no. November 2016 (2016): 169–80. </w:t>
      </w:r>
      <w:proofErr w:type="gramStart"/>
      <w:r w:rsidRPr="004D623D">
        <w:rPr>
          <w:rFonts w:eastAsia="Times New Roman"/>
        </w:rPr>
        <w:t>doi:10.1016/j.ymben</w:t>
      </w:r>
      <w:proofErr w:type="gramEnd"/>
      <w:r w:rsidRPr="004D623D">
        <w:rPr>
          <w:rFonts w:eastAsia="Times New Roman"/>
        </w:rPr>
        <w:t>.2016.11.011.</w:t>
      </w:r>
    </w:p>
    <w:p w14:paraId="24FFD31F" w14:textId="16836E5F" w:rsidR="00185106" w:rsidRDefault="00185106">
      <w:pPr>
        <w:pStyle w:val="CommentText"/>
      </w:pPr>
    </w:p>
    <w:p w14:paraId="3D089609" w14:textId="77777777" w:rsidR="00185106" w:rsidRPr="004D623D" w:rsidRDefault="00185106" w:rsidP="004D623D">
      <w:pPr>
        <w:spacing w:before="100" w:beforeAutospacing="1" w:after="100" w:afterAutospacing="1"/>
        <w:ind w:left="480" w:hanging="480"/>
        <w:rPr>
          <w:rFonts w:eastAsia="Times New Roman"/>
        </w:rPr>
      </w:pPr>
      <w:r w:rsidRPr="004D623D">
        <w:rPr>
          <w:rFonts w:eastAsia="Times New Roman"/>
        </w:rPr>
        <w:t xml:space="preserve">Hon, Shuen, Daniel G. Olson, Evert K. Holwerda, Anthony A. Lanahan, Sean J.L. Murphy, Marybeth I. Maloney, Tianyong Zheng, Beth Papanek, Adam M. </w:t>
      </w:r>
      <w:proofErr w:type="spellStart"/>
      <w:r w:rsidRPr="004D623D">
        <w:rPr>
          <w:rFonts w:eastAsia="Times New Roman"/>
        </w:rPr>
        <w:t>Guss</w:t>
      </w:r>
      <w:proofErr w:type="spellEnd"/>
      <w:r w:rsidRPr="004D623D">
        <w:rPr>
          <w:rFonts w:eastAsia="Times New Roman"/>
        </w:rPr>
        <w:t xml:space="preserve">, and Lee R. Lynd. “The ethanol pathway from Thermoanaerobacterium saccharolyticum improves ethanol production in Clostridium thermocellum.” </w:t>
      </w:r>
      <w:r w:rsidRPr="004D623D">
        <w:rPr>
          <w:rFonts w:eastAsia="Times New Roman"/>
          <w:i/>
          <w:iCs/>
        </w:rPr>
        <w:t>Metabolic Engineering</w:t>
      </w:r>
      <w:r w:rsidRPr="004D623D">
        <w:rPr>
          <w:rFonts w:eastAsia="Times New Roman"/>
        </w:rPr>
        <w:t xml:space="preserve"> 42, no. June (July 2017): 175–84. </w:t>
      </w:r>
      <w:proofErr w:type="gramStart"/>
      <w:r w:rsidRPr="004D623D">
        <w:rPr>
          <w:rFonts w:eastAsia="Times New Roman"/>
        </w:rPr>
        <w:t>doi:10.1016/j.ymben</w:t>
      </w:r>
      <w:proofErr w:type="gramEnd"/>
      <w:r w:rsidRPr="004D623D">
        <w:rPr>
          <w:rFonts w:eastAsia="Times New Roman"/>
        </w:rPr>
        <w:t>.2017.06.011.</w:t>
      </w:r>
    </w:p>
    <w:p w14:paraId="4B2DEB9B" w14:textId="79043A9E" w:rsidR="00185106" w:rsidRDefault="00185106">
      <w:pPr>
        <w:pStyle w:val="CommentText"/>
      </w:pPr>
    </w:p>
    <w:p w14:paraId="3249AA2C" w14:textId="77777777" w:rsidR="00185106" w:rsidRDefault="00185106">
      <w:pPr>
        <w:pStyle w:val="CommentText"/>
      </w:pPr>
    </w:p>
    <w:p w14:paraId="6D1643BA" w14:textId="06A5F364" w:rsidR="00185106" w:rsidRDefault="00185106">
      <w:pPr>
        <w:pStyle w:val="CommentText"/>
      </w:pPr>
    </w:p>
  </w:comment>
  <w:comment w:id="106" w:author="Dan Olson" w:date="2019-02-04T13:29:00Z" w:initials="DO">
    <w:p w14:paraId="4B86549B" w14:textId="38D2F5EE" w:rsidR="00185106" w:rsidRDefault="00185106">
      <w:pPr>
        <w:pStyle w:val="CommentText"/>
      </w:pPr>
      <w:r>
        <w:rPr>
          <w:rStyle w:val="CommentReference"/>
        </w:rPr>
        <w:annotationRef/>
      </w:r>
      <w:r>
        <w:t>What about RNF vs. FNOR?</w:t>
      </w:r>
    </w:p>
  </w:comment>
  <w:comment w:id="108" w:author="Dan Olson" w:date="2019-02-04T13:29:00Z" w:initials="DO">
    <w:p w14:paraId="642E15AD" w14:textId="77777777" w:rsidR="00185106" w:rsidRDefault="00185106">
      <w:pPr>
        <w:pStyle w:val="CommentText"/>
      </w:pPr>
      <w:r>
        <w:rPr>
          <w:rStyle w:val="CommentReference"/>
        </w:rPr>
        <w:annotationRef/>
      </w:r>
      <w:r>
        <w:t>What about RNF vs. FNOR?</w:t>
      </w:r>
    </w:p>
    <w:p w14:paraId="2B2CA3A7" w14:textId="77777777" w:rsidR="00185106" w:rsidRDefault="00185106">
      <w:pPr>
        <w:pStyle w:val="CommentText"/>
      </w:pPr>
    </w:p>
    <w:p w14:paraId="3463A068" w14:textId="77777777" w:rsidR="00185106" w:rsidRDefault="00185106">
      <w:pPr>
        <w:pStyle w:val="CommentText"/>
      </w:pPr>
      <w:r>
        <w:t>Also, where do we explain the abbreviations? Maybe a supplementary table?</w:t>
      </w:r>
    </w:p>
    <w:p w14:paraId="7256775C" w14:textId="77777777" w:rsidR="00185106" w:rsidRDefault="00185106">
      <w:pPr>
        <w:pStyle w:val="CommentText"/>
      </w:pPr>
    </w:p>
    <w:p w14:paraId="3CB7CAE6" w14:textId="4B39D18B" w:rsidR="00185106" w:rsidRDefault="00185106">
      <w:pPr>
        <w:pStyle w:val="CommentText"/>
      </w:pPr>
      <w:r>
        <w:t>We need to decide how we’re formatting metabolite abbreviations. If we’re going to use lower case, we should be consistent throughout the manuscript.</w:t>
      </w:r>
    </w:p>
  </w:comment>
  <w:comment w:id="157" w:author="Dan Olson" w:date="2019-02-06T15:36:00Z" w:initials="DO">
    <w:p w14:paraId="5A588479" w14:textId="280653A8" w:rsidR="00185106" w:rsidRDefault="00185106">
      <w:pPr>
        <w:pStyle w:val="CommentText"/>
      </w:pPr>
      <w:r>
        <w:rPr>
          <w:rStyle w:val="CommentReference"/>
        </w:rPr>
        <w:annotationRef/>
      </w:r>
      <w:r>
        <w:t>Make sure we’ve defined this term in the introduction.</w:t>
      </w:r>
    </w:p>
  </w:comment>
  <w:comment w:id="163" w:author="Dan Olson" w:date="2019-02-06T15:48:00Z" w:initials="DO">
    <w:p w14:paraId="6FB13FCB" w14:textId="4064B31B" w:rsidR="00185106" w:rsidRDefault="00185106">
      <w:pPr>
        <w:pStyle w:val="CommentText"/>
      </w:pPr>
      <w:r>
        <w:rPr>
          <w:rStyle w:val="CommentReference"/>
        </w:rPr>
        <w:annotationRef/>
      </w:r>
      <w:r>
        <w:t>Make sure to use abbreviations here that match how we’re writing them elsewhere</w:t>
      </w:r>
    </w:p>
  </w:comment>
  <w:comment w:id="186" w:author="Dan Olson" w:date="2019-02-06T16:17:00Z" w:initials="DO">
    <w:p w14:paraId="2C37A801" w14:textId="183B14C9" w:rsidR="00185106" w:rsidRDefault="00185106">
      <w:pPr>
        <w:pStyle w:val="CommentText"/>
      </w:pPr>
      <w:r>
        <w:rPr>
          <w:rStyle w:val="CommentReference"/>
        </w:rPr>
        <w:annotationRef/>
      </w:r>
      <w:r>
        <w:t>This wording is clumsy, but I can’t think of anything better right now. The idea is that the model should predict positive MDF for all timepoints for the control and positive MDF for the first 2 timepoints of the added ethanol condition.</w:t>
      </w:r>
    </w:p>
  </w:comment>
  <w:comment w:id="192" w:author="Dan Olson" w:date="2019-02-06T16:11:00Z" w:initials="DO">
    <w:p w14:paraId="01588A8C" w14:textId="345D2AB1" w:rsidR="00185106" w:rsidRDefault="00185106">
      <w:pPr>
        <w:pStyle w:val="CommentText"/>
      </w:pPr>
      <w:r>
        <w:rPr>
          <w:rStyle w:val="CommentReference"/>
        </w:rPr>
        <w:annotationRef/>
      </w:r>
      <w:r>
        <w:t>We should include the full list of metabolite bounds (‘</w:t>
      </w:r>
      <w:proofErr w:type="spellStart"/>
      <w:r>
        <w:t>metabolite_bounds</w:t>
      </w:r>
      <w:proofErr w:type="spellEnd"/>
      <w:r>
        <w:t xml:space="preserve">’ sheet from </w:t>
      </w:r>
      <w:proofErr w:type="spellStart"/>
      <w:r>
        <w:t>cth_thermo_model</w:t>
      </w:r>
      <w:proofErr w:type="spellEnd"/>
      <w:r>
        <w:t xml:space="preserve"> excel file) as a supplemental table.</w:t>
      </w:r>
    </w:p>
  </w:comment>
  <w:comment w:id="307" w:author="Dan Olson" w:date="2019-02-04T15:53:00Z" w:initials="DO">
    <w:p w14:paraId="242714D6" w14:textId="678A2565" w:rsidR="00185106" w:rsidRDefault="00185106">
      <w:pPr>
        <w:pStyle w:val="CommentText"/>
      </w:pPr>
      <w:r>
        <w:rPr>
          <w:rStyle w:val="CommentReference"/>
        </w:rPr>
        <w:annotationRef/>
      </w:r>
      <w:r>
        <w:t>Check to make sure we have defined this term. The place where it was originally defined was deleted by an edit.</w:t>
      </w:r>
    </w:p>
  </w:comment>
  <w:comment w:id="314" w:author="Dan Olson" w:date="2019-02-06T16:39:00Z" w:initials="DO">
    <w:p w14:paraId="52F8503A" w14:textId="77777777" w:rsidR="00185106" w:rsidRPr="006034EA" w:rsidRDefault="00185106" w:rsidP="006034EA">
      <w:pPr>
        <w:pStyle w:val="NormalWeb"/>
        <w:ind w:left="480" w:hanging="480"/>
        <w:rPr>
          <w:rFonts w:eastAsia="Times New Roman"/>
        </w:rPr>
      </w:pPr>
      <w:r>
        <w:rPr>
          <w:rStyle w:val="CommentReference"/>
        </w:rPr>
        <w:annotationRef/>
      </w:r>
      <w:r w:rsidRPr="006034EA">
        <w:rPr>
          <w:rFonts w:eastAsia="Times New Roman"/>
        </w:rPr>
        <w:t xml:space="preserve">Rabinowitz, Joshua D, and Elizabeth Kimball. “Acidic Acetonitrile for Cellular Metabolome Extraction from Escherichia coli.” </w:t>
      </w:r>
      <w:r w:rsidRPr="006034EA">
        <w:rPr>
          <w:rFonts w:eastAsia="Times New Roman"/>
          <w:i/>
          <w:iCs/>
        </w:rPr>
        <w:t>Analytical Chemistry</w:t>
      </w:r>
      <w:r w:rsidRPr="006034EA">
        <w:rPr>
          <w:rFonts w:eastAsia="Times New Roman"/>
        </w:rPr>
        <w:t xml:space="preserve"> 79, no. 16 (2007): 6167–73. doi:10.1021/ac070470c.</w:t>
      </w:r>
    </w:p>
    <w:p w14:paraId="2A505979" w14:textId="67853F56" w:rsidR="00185106" w:rsidRDefault="00185106">
      <w:pPr>
        <w:pStyle w:val="CommentText"/>
      </w:pPr>
    </w:p>
  </w:comment>
  <w:comment w:id="354" w:author="Dan Olson" w:date="2019-02-06T22:31:00Z" w:initials="DO">
    <w:p w14:paraId="7807E4D2" w14:textId="12020F44" w:rsidR="00185106" w:rsidRDefault="00185106">
      <w:pPr>
        <w:pStyle w:val="CommentText"/>
      </w:pPr>
      <w:r>
        <w:rPr>
          <w:rStyle w:val="CommentReference"/>
        </w:rPr>
        <w:annotationRef/>
      </w:r>
      <w:r>
        <w:t>This is sort of a strange finding, but I think we could illustrate it by plotting ethanol vs. cellobiose concentration where MDF is 0 for all 12 experimental conditions, assuming we leave the other metabolites alone.</w:t>
      </w:r>
    </w:p>
  </w:comment>
  <w:comment w:id="369" w:author="Dan Olson" w:date="2019-02-06T22:51:00Z" w:initials="DO">
    <w:p w14:paraId="76D364AD" w14:textId="5766E8B3" w:rsidR="00185106" w:rsidRDefault="00185106">
      <w:pPr>
        <w:pStyle w:val="CommentText"/>
      </w:pPr>
      <w:r>
        <w:rPr>
          <w:rStyle w:val="CommentReference"/>
        </w:rPr>
        <w:annotationRef/>
      </w:r>
      <w:r>
        <w:t xml:space="preserve">I think a figure of NAD/NADH ratio vs MDF and PPi/Pi ratio vs. MDF would illustrate our point. Also, this will serve as a useful reference for future work when we </w:t>
      </w:r>
      <w:proofErr w:type="gramStart"/>
      <w:r>
        <w:t>actually try</w:t>
      </w:r>
      <w:proofErr w:type="gramEnd"/>
      <w:r>
        <w:t xml:space="preserve"> to measure these cofactors.</w:t>
      </w:r>
    </w:p>
  </w:comment>
  <w:comment w:id="400" w:author="Dan Olson" w:date="2019-02-07T10:22:00Z" w:initials="DO">
    <w:p w14:paraId="6D191835" w14:textId="3178D14A" w:rsidR="00185106" w:rsidRDefault="00185106">
      <w:pPr>
        <w:pStyle w:val="CommentText"/>
      </w:pPr>
      <w:r>
        <w:rPr>
          <w:rStyle w:val="CommentReference"/>
        </w:rPr>
        <w:annotationRef/>
      </w:r>
      <w:r>
        <w:t xml:space="preserve">The MDF values you have </w:t>
      </w:r>
      <w:proofErr w:type="gramStart"/>
      <w:r>
        <w:t>are</w:t>
      </w:r>
      <w:proofErr w:type="gramEnd"/>
      <w:r>
        <w:t xml:space="preserve"> similar, but not identical to the values I have in Supp. Fig. JJJ. We should make sure the numbers are identical prior to submission.</w:t>
      </w:r>
    </w:p>
  </w:comment>
  <w:comment w:id="417" w:author="Dan Olson" w:date="2019-02-04T13:36:00Z" w:initials="DO">
    <w:p w14:paraId="0670E474" w14:textId="10344E91" w:rsidR="00185106" w:rsidRDefault="00185106">
      <w:pPr>
        <w:pStyle w:val="CommentText"/>
      </w:pPr>
      <w:r>
        <w:rPr>
          <w:rStyle w:val="CommentReference"/>
        </w:rPr>
        <w:annotationRef/>
      </w:r>
      <w:r>
        <w:t>We might want to make a second panel showing what happens to the no-added-ethanol control.</w:t>
      </w:r>
    </w:p>
  </w:comment>
  <w:comment w:id="425" w:author="Dan Olson" w:date="2019-02-04T13:31:00Z" w:initials="DO">
    <w:p w14:paraId="5C9A68B6" w14:textId="5FE7B0EF" w:rsidR="00185106" w:rsidRDefault="00185106">
      <w:pPr>
        <w:pStyle w:val="CommentText"/>
      </w:pPr>
      <w:r>
        <w:rPr>
          <w:rStyle w:val="CommentReference"/>
        </w:rPr>
        <w:annotationRef/>
      </w:r>
      <w:r>
        <w:t>Should we mention other sugar phosphates, such as G6P and F6P?</w:t>
      </w:r>
    </w:p>
  </w:comment>
  <w:comment w:id="488" w:author="Dan Olson" w:date="2019-02-04T13:34:00Z" w:initials="DO">
    <w:p w14:paraId="6183A19D" w14:textId="781F01A6" w:rsidR="00185106" w:rsidRDefault="00185106">
      <w:pPr>
        <w:pStyle w:val="CommentText"/>
      </w:pPr>
      <w:r>
        <w:rPr>
          <w:rStyle w:val="CommentReference"/>
        </w:rPr>
        <w:annotationRef/>
      </w:r>
      <w:r>
        <w:t xml:space="preserve">I think we should reverse the color scale, so the increase in faintness corresponds with an increase in “distance” from wild type genotype. </w:t>
      </w:r>
    </w:p>
  </w:comment>
  <w:comment w:id="524" w:author="Dan Olson" w:date="2019-02-07T15:32:00Z" w:initials="DO">
    <w:p w14:paraId="3DBCF2C0" w14:textId="77777777" w:rsidR="00C65C21" w:rsidRDefault="00C65C21">
      <w:pPr>
        <w:pStyle w:val="CommentText"/>
      </w:pPr>
      <w:r>
        <w:rPr>
          <w:rStyle w:val="CommentReference"/>
        </w:rPr>
        <w:annotationRef/>
      </w:r>
      <w:r>
        <w:t>Here’s a random graph I found online showing 1mM total CO2 in water at pH 7. Hopefully with a bit of searching we could find a more reliable source.</w:t>
      </w:r>
    </w:p>
    <w:p w14:paraId="3D481F8A" w14:textId="77777777" w:rsidR="00C65C21" w:rsidRDefault="00C65C21">
      <w:pPr>
        <w:pStyle w:val="CommentText"/>
      </w:pPr>
    </w:p>
    <w:p w14:paraId="5564517C" w14:textId="0C787AF5" w:rsidR="00C65C21" w:rsidRDefault="00C65C21">
      <w:pPr>
        <w:pStyle w:val="CommentText"/>
      </w:pPr>
      <w:r w:rsidRPr="00C65C21">
        <w:t>http://ion.chem.usu.edu/~sbialkow/Classes/3650/CO2%20Solubility/DissolvedCO2.html</w:t>
      </w:r>
    </w:p>
  </w:comment>
  <w:comment w:id="547" w:author="Dan Olson" w:date="2019-02-06T23:10:00Z" w:initials="DO">
    <w:p w14:paraId="5B0EF888" w14:textId="77777777" w:rsidR="00185106" w:rsidRDefault="00185106" w:rsidP="00C80E25">
      <w:pPr>
        <w:pStyle w:val="CommentText"/>
      </w:pPr>
      <w:r>
        <w:rPr>
          <w:rStyle w:val="CommentReference"/>
        </w:rPr>
        <w:annotationRef/>
      </w:r>
      <w:r>
        <w:t>This should go in the nex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50EBFC" w15:done="0"/>
  <w15:commentEx w15:paraId="07C42663" w15:done="0"/>
  <w15:commentEx w15:paraId="2DCFB931" w15:done="0"/>
  <w15:commentEx w15:paraId="0DA237A6" w15:done="0"/>
  <w15:commentEx w15:paraId="44546271" w15:done="0"/>
  <w15:commentEx w15:paraId="0814774B" w15:done="0"/>
  <w15:commentEx w15:paraId="54EE102C" w15:done="0"/>
  <w15:commentEx w15:paraId="6D1643BA" w15:done="0"/>
  <w15:commentEx w15:paraId="4B86549B" w15:done="0"/>
  <w15:commentEx w15:paraId="3CB7CAE6" w15:done="0"/>
  <w15:commentEx w15:paraId="5A588479" w15:done="0"/>
  <w15:commentEx w15:paraId="6FB13FCB" w15:done="0"/>
  <w15:commentEx w15:paraId="2C37A801" w15:done="0"/>
  <w15:commentEx w15:paraId="01588A8C" w15:done="0"/>
  <w15:commentEx w15:paraId="242714D6" w15:done="0"/>
  <w15:commentEx w15:paraId="2A505979" w15:done="0"/>
  <w15:commentEx w15:paraId="7807E4D2" w15:done="0"/>
  <w15:commentEx w15:paraId="76D364AD" w15:done="0"/>
  <w15:commentEx w15:paraId="6D191835" w15:done="0"/>
  <w15:commentEx w15:paraId="0670E474" w15:done="0"/>
  <w15:commentEx w15:paraId="5C9A68B6" w15:done="0"/>
  <w15:commentEx w15:paraId="6183A19D" w15:done="0"/>
  <w15:commentEx w15:paraId="5564517C" w15:done="0"/>
  <w15:commentEx w15:paraId="5B0EF8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50EBFC" w16cid:durableId="20028739"/>
  <w16cid:commentId w16cid:paraId="07C42663" w16cid:durableId="2002BF77"/>
  <w16cid:commentId w16cid:paraId="2DCFB931" w16cid:durableId="2002C385"/>
  <w16cid:commentId w16cid:paraId="0DA237A6" w16cid:durableId="2002C3E6"/>
  <w16cid:commentId w16cid:paraId="44546271" w16cid:durableId="2002D76D"/>
  <w16cid:commentId w16cid:paraId="0814774B" w16cid:durableId="2002DC54"/>
  <w16cid:commentId w16cid:paraId="54EE102C" w16cid:durableId="2002D6BE"/>
  <w16cid:commentId w16cid:paraId="6D1643BA" w16cid:durableId="2002D7EA"/>
  <w16cid:commentId w16cid:paraId="4B86549B" w16cid:durableId="2002BCB7"/>
  <w16cid:commentId w16cid:paraId="3CB7CAE6" w16cid:durableId="2002BCA8"/>
  <w16cid:commentId w16cid:paraId="5A588479" w16cid:durableId="20057D96"/>
  <w16cid:commentId w16cid:paraId="6FB13FCB" w16cid:durableId="20058066"/>
  <w16cid:commentId w16cid:paraId="2C37A801" w16cid:durableId="2005871A"/>
  <w16cid:commentId w16cid:paraId="01588A8C" w16cid:durableId="200585CF"/>
  <w16cid:commentId w16cid:paraId="242714D6" w16cid:durableId="2002DE7A"/>
  <w16cid:commentId w16cid:paraId="2A505979" w16cid:durableId="20058C29"/>
  <w16cid:commentId w16cid:paraId="7807E4D2" w16cid:durableId="2005DEB9"/>
  <w16cid:commentId w16cid:paraId="76D364AD" w16cid:durableId="2005E366"/>
  <w16cid:commentId w16cid:paraId="6D191835" w16cid:durableId="20068556"/>
  <w16cid:commentId w16cid:paraId="0670E474" w16cid:durableId="2002BE5F"/>
  <w16cid:commentId w16cid:paraId="5C9A68B6" w16cid:durableId="2002BD2F"/>
  <w16cid:commentId w16cid:paraId="6183A19D" w16cid:durableId="2002BDD6"/>
  <w16cid:commentId w16cid:paraId="5564517C" w16cid:durableId="2006CDF3"/>
  <w16cid:commentId w16cid:paraId="5B0EF888" w16cid:durableId="2005E8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78DC4" w14:textId="77777777" w:rsidR="003849BE" w:rsidRDefault="003849BE">
      <w:r>
        <w:separator/>
      </w:r>
    </w:p>
    <w:p w14:paraId="6B96A2AB" w14:textId="77777777" w:rsidR="003849BE" w:rsidRDefault="003849BE"/>
  </w:endnote>
  <w:endnote w:type="continuationSeparator" w:id="0">
    <w:p w14:paraId="3EDDA9A0" w14:textId="77777777" w:rsidR="003849BE" w:rsidRDefault="003849BE">
      <w:r>
        <w:continuationSeparator/>
      </w:r>
    </w:p>
    <w:p w14:paraId="58C14148" w14:textId="77777777" w:rsidR="003849BE" w:rsidRDefault="003849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24451E7C" w:rsidR="00185106" w:rsidRDefault="00185106">
    <w:pPr>
      <w:pStyle w:val="Footer"/>
      <w:jc w:val="center"/>
    </w:pPr>
    <w:r>
      <w:fldChar w:fldCharType="begin"/>
    </w:r>
    <w:r>
      <w:instrText>PAGE</w:instrText>
    </w:r>
    <w:r>
      <w:fldChar w:fldCharType="separate"/>
    </w:r>
    <w:r>
      <w:rPr>
        <w:noProof/>
      </w:rPr>
      <w:t>1</w:t>
    </w:r>
    <w:r>
      <w:fldChar w:fldCharType="end"/>
    </w:r>
  </w:p>
  <w:p w14:paraId="3466A690" w14:textId="77777777" w:rsidR="00185106" w:rsidRDefault="0018510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96284" w14:textId="77777777" w:rsidR="003849BE" w:rsidRDefault="003849BE">
      <w:r>
        <w:separator/>
      </w:r>
    </w:p>
    <w:p w14:paraId="10253D72" w14:textId="77777777" w:rsidR="003849BE" w:rsidRDefault="003849BE"/>
  </w:footnote>
  <w:footnote w:type="continuationSeparator" w:id="0">
    <w:p w14:paraId="0DB777DC" w14:textId="77777777" w:rsidR="003849BE" w:rsidRDefault="003849BE">
      <w:r>
        <w:continuationSeparator/>
      </w:r>
    </w:p>
    <w:p w14:paraId="527DE31A" w14:textId="77777777" w:rsidR="003849BE" w:rsidRDefault="003849B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3D15"/>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106"/>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241E"/>
    <w:rsid w:val="00214DE8"/>
    <w:rsid w:val="00214F4A"/>
    <w:rsid w:val="00217266"/>
    <w:rsid w:val="00220D6F"/>
    <w:rsid w:val="002214DF"/>
    <w:rsid w:val="00222B0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4ECC"/>
    <w:rsid w:val="002B72D3"/>
    <w:rsid w:val="002C3F70"/>
    <w:rsid w:val="002C63FE"/>
    <w:rsid w:val="002D2909"/>
    <w:rsid w:val="002D5460"/>
    <w:rsid w:val="002D563E"/>
    <w:rsid w:val="002D5FF7"/>
    <w:rsid w:val="002D64EB"/>
    <w:rsid w:val="002E001E"/>
    <w:rsid w:val="002E0AFB"/>
    <w:rsid w:val="002E6CAD"/>
    <w:rsid w:val="002E6FC8"/>
    <w:rsid w:val="002F0FD6"/>
    <w:rsid w:val="002F4714"/>
    <w:rsid w:val="002F4D97"/>
    <w:rsid w:val="002F6591"/>
    <w:rsid w:val="00300545"/>
    <w:rsid w:val="00300864"/>
    <w:rsid w:val="00300DF4"/>
    <w:rsid w:val="003059C2"/>
    <w:rsid w:val="0030679A"/>
    <w:rsid w:val="00307B8A"/>
    <w:rsid w:val="00311A9B"/>
    <w:rsid w:val="0031226C"/>
    <w:rsid w:val="003124EA"/>
    <w:rsid w:val="003221B4"/>
    <w:rsid w:val="00332241"/>
    <w:rsid w:val="00332F64"/>
    <w:rsid w:val="003407D1"/>
    <w:rsid w:val="00340F6B"/>
    <w:rsid w:val="00341D94"/>
    <w:rsid w:val="003475B2"/>
    <w:rsid w:val="00347788"/>
    <w:rsid w:val="00351115"/>
    <w:rsid w:val="00353D06"/>
    <w:rsid w:val="003606C3"/>
    <w:rsid w:val="00363AD7"/>
    <w:rsid w:val="00371887"/>
    <w:rsid w:val="00374A2B"/>
    <w:rsid w:val="00375CB5"/>
    <w:rsid w:val="00382192"/>
    <w:rsid w:val="003849BE"/>
    <w:rsid w:val="003911A7"/>
    <w:rsid w:val="00391B5C"/>
    <w:rsid w:val="00393D6E"/>
    <w:rsid w:val="003B069A"/>
    <w:rsid w:val="003B6372"/>
    <w:rsid w:val="003B688A"/>
    <w:rsid w:val="003C1E10"/>
    <w:rsid w:val="003C490F"/>
    <w:rsid w:val="003C6DC2"/>
    <w:rsid w:val="003D2BBB"/>
    <w:rsid w:val="003D4C95"/>
    <w:rsid w:val="003D5208"/>
    <w:rsid w:val="003D6A6A"/>
    <w:rsid w:val="003E4DE5"/>
    <w:rsid w:val="003E7E12"/>
    <w:rsid w:val="003F235D"/>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2BE9"/>
    <w:rsid w:val="004731BC"/>
    <w:rsid w:val="0047584A"/>
    <w:rsid w:val="004765D8"/>
    <w:rsid w:val="004767F0"/>
    <w:rsid w:val="004779EA"/>
    <w:rsid w:val="00480C9C"/>
    <w:rsid w:val="00490987"/>
    <w:rsid w:val="004932DD"/>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D623D"/>
    <w:rsid w:val="004D74C2"/>
    <w:rsid w:val="004E38FA"/>
    <w:rsid w:val="004F2F49"/>
    <w:rsid w:val="004F4F47"/>
    <w:rsid w:val="00503BA1"/>
    <w:rsid w:val="00506DFF"/>
    <w:rsid w:val="00507037"/>
    <w:rsid w:val="005150E3"/>
    <w:rsid w:val="00515C85"/>
    <w:rsid w:val="00526E0C"/>
    <w:rsid w:val="00527298"/>
    <w:rsid w:val="00532399"/>
    <w:rsid w:val="00532DB9"/>
    <w:rsid w:val="005338AD"/>
    <w:rsid w:val="00534279"/>
    <w:rsid w:val="00535E05"/>
    <w:rsid w:val="0053609B"/>
    <w:rsid w:val="00536428"/>
    <w:rsid w:val="00547CA4"/>
    <w:rsid w:val="00550698"/>
    <w:rsid w:val="00557360"/>
    <w:rsid w:val="0056792E"/>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D72E0"/>
    <w:rsid w:val="005E1861"/>
    <w:rsid w:val="005E6A87"/>
    <w:rsid w:val="005F1789"/>
    <w:rsid w:val="005F23DA"/>
    <w:rsid w:val="005F2B53"/>
    <w:rsid w:val="006026D1"/>
    <w:rsid w:val="00602A30"/>
    <w:rsid w:val="00603429"/>
    <w:rsid w:val="006034EA"/>
    <w:rsid w:val="006054EA"/>
    <w:rsid w:val="0061054E"/>
    <w:rsid w:val="00614EBB"/>
    <w:rsid w:val="006157D9"/>
    <w:rsid w:val="00617535"/>
    <w:rsid w:val="006225AE"/>
    <w:rsid w:val="006245E7"/>
    <w:rsid w:val="006246BE"/>
    <w:rsid w:val="0062525C"/>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33036"/>
    <w:rsid w:val="00733C91"/>
    <w:rsid w:val="00733EA7"/>
    <w:rsid w:val="00733F7A"/>
    <w:rsid w:val="00735550"/>
    <w:rsid w:val="007465D2"/>
    <w:rsid w:val="007474B7"/>
    <w:rsid w:val="00747A95"/>
    <w:rsid w:val="00751A07"/>
    <w:rsid w:val="00753C16"/>
    <w:rsid w:val="00754EE9"/>
    <w:rsid w:val="00760D3D"/>
    <w:rsid w:val="00762127"/>
    <w:rsid w:val="0077295C"/>
    <w:rsid w:val="0077461B"/>
    <w:rsid w:val="00783941"/>
    <w:rsid w:val="00785841"/>
    <w:rsid w:val="00792B4E"/>
    <w:rsid w:val="00793978"/>
    <w:rsid w:val="00796C84"/>
    <w:rsid w:val="0079767C"/>
    <w:rsid w:val="007977E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2A8B"/>
    <w:rsid w:val="008E317C"/>
    <w:rsid w:val="008E40A6"/>
    <w:rsid w:val="008E5800"/>
    <w:rsid w:val="008E68EC"/>
    <w:rsid w:val="008E6C24"/>
    <w:rsid w:val="008E7F7C"/>
    <w:rsid w:val="008F0ABA"/>
    <w:rsid w:val="008F1AE1"/>
    <w:rsid w:val="00903178"/>
    <w:rsid w:val="00905C5A"/>
    <w:rsid w:val="00910DEA"/>
    <w:rsid w:val="009203EC"/>
    <w:rsid w:val="00932BDA"/>
    <w:rsid w:val="00933911"/>
    <w:rsid w:val="00933932"/>
    <w:rsid w:val="0093446B"/>
    <w:rsid w:val="009351CE"/>
    <w:rsid w:val="00946B53"/>
    <w:rsid w:val="009517B2"/>
    <w:rsid w:val="0095277F"/>
    <w:rsid w:val="00952856"/>
    <w:rsid w:val="0096013E"/>
    <w:rsid w:val="0096415A"/>
    <w:rsid w:val="009663DF"/>
    <w:rsid w:val="0097601A"/>
    <w:rsid w:val="00986A93"/>
    <w:rsid w:val="00986DD5"/>
    <w:rsid w:val="009879FA"/>
    <w:rsid w:val="00990481"/>
    <w:rsid w:val="00990808"/>
    <w:rsid w:val="00993209"/>
    <w:rsid w:val="00994990"/>
    <w:rsid w:val="00995632"/>
    <w:rsid w:val="009A0EF1"/>
    <w:rsid w:val="009A0FEB"/>
    <w:rsid w:val="009A6112"/>
    <w:rsid w:val="009A7620"/>
    <w:rsid w:val="009B0296"/>
    <w:rsid w:val="009B04ED"/>
    <w:rsid w:val="009B435F"/>
    <w:rsid w:val="009B4986"/>
    <w:rsid w:val="009B63C6"/>
    <w:rsid w:val="009C20A4"/>
    <w:rsid w:val="009C5A6C"/>
    <w:rsid w:val="009C7362"/>
    <w:rsid w:val="009E3E15"/>
    <w:rsid w:val="009F1933"/>
    <w:rsid w:val="00A07824"/>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6241"/>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02AE"/>
    <w:rsid w:val="00AC2347"/>
    <w:rsid w:val="00AC41A0"/>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A6A20"/>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091F"/>
    <w:rsid w:val="00C219C8"/>
    <w:rsid w:val="00C31222"/>
    <w:rsid w:val="00C34852"/>
    <w:rsid w:val="00C40DC6"/>
    <w:rsid w:val="00C41FB5"/>
    <w:rsid w:val="00C42D39"/>
    <w:rsid w:val="00C43042"/>
    <w:rsid w:val="00C50274"/>
    <w:rsid w:val="00C51EDE"/>
    <w:rsid w:val="00C52096"/>
    <w:rsid w:val="00C54530"/>
    <w:rsid w:val="00C574DB"/>
    <w:rsid w:val="00C63264"/>
    <w:rsid w:val="00C65C21"/>
    <w:rsid w:val="00C71046"/>
    <w:rsid w:val="00C7228F"/>
    <w:rsid w:val="00C7782A"/>
    <w:rsid w:val="00C80E25"/>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2FC1"/>
    <w:rsid w:val="00D247EA"/>
    <w:rsid w:val="00D3077D"/>
    <w:rsid w:val="00D322D1"/>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0E8D"/>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0744F"/>
    <w:rsid w:val="00E159AC"/>
    <w:rsid w:val="00E22785"/>
    <w:rsid w:val="00E23111"/>
    <w:rsid w:val="00E26E05"/>
    <w:rsid w:val="00E301C1"/>
    <w:rsid w:val="00E31953"/>
    <w:rsid w:val="00E36922"/>
    <w:rsid w:val="00E370F6"/>
    <w:rsid w:val="00E4040D"/>
    <w:rsid w:val="00E4637F"/>
    <w:rsid w:val="00E5405E"/>
    <w:rsid w:val="00E57C2B"/>
    <w:rsid w:val="00E61067"/>
    <w:rsid w:val="00E62C61"/>
    <w:rsid w:val="00E6560B"/>
    <w:rsid w:val="00E65662"/>
    <w:rsid w:val="00E71B2E"/>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EF4AAF"/>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85F"/>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Normal"/>
    <w:next w:val="Normal"/>
    <w:link w:val="Heading2Char"/>
    <w:uiPriority w:val="9"/>
    <w:unhideWhenUsed/>
    <w:qFormat/>
    <w:rsid w:val="00DB0E8D"/>
    <w:pPr>
      <w:outlineLvl w:val="1"/>
    </w:pPr>
    <w:rPr>
      <w:b/>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DB0E8D"/>
    <w:rPr>
      <w:rFonts w:ascii="Times New Roman" w:hAnsi="Times New Roman" w:cs="Times New Roman"/>
      <w:b/>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64889878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71753264">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664886">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55550619">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5C29E-D970-4E22-BB62-96735C033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23</Pages>
  <Words>13073</Words>
  <Characters>74520</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4</cp:revision>
  <dcterms:created xsi:type="dcterms:W3CDTF">2019-02-07T15:24:00Z</dcterms:created>
  <dcterms:modified xsi:type="dcterms:W3CDTF">2019-02-07T20: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